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77F0B722" w14:textId="37B4AAE1" w:rsidR="009B09DE" w:rsidRDefault="009B09DE" w:rsidP="001D772A">
      <w:pPr>
        <w:ind w:firstLine="0"/>
        <w:contextualSpacing/>
        <w:jc w:val="center"/>
        <w:rPr>
          <w:rFonts w:cs="Arial"/>
          <w:szCs w:val="24"/>
        </w:rPr>
      </w:pPr>
      <w:r>
        <w:rPr>
          <w:rFonts w:cs="Arial"/>
          <w:szCs w:val="24"/>
        </w:rPr>
        <w:t>Autor</w:t>
      </w:r>
    </w:p>
    <w:p w14:paraId="15588119" w14:textId="412D0A4B" w:rsidR="001D772A" w:rsidRDefault="001D772A" w:rsidP="001D772A">
      <w:pPr>
        <w:ind w:firstLine="0"/>
        <w:contextualSpacing/>
        <w:jc w:val="center"/>
        <w:rPr>
          <w:rFonts w:cs="Arial"/>
          <w:szCs w:val="24"/>
        </w:rPr>
      </w:pPr>
      <w:r w:rsidRPr="00693DE7">
        <w:rPr>
          <w:rFonts w:cs="Arial"/>
          <w:szCs w:val="24"/>
        </w:rPr>
        <w:t>Marco Aurélio Barbiero</w:t>
      </w:r>
    </w:p>
    <w:p w14:paraId="42049D8A" w14:textId="77777777" w:rsidR="00C769C8" w:rsidRDefault="00C769C8" w:rsidP="001D772A">
      <w:pPr>
        <w:ind w:firstLine="0"/>
        <w:contextualSpacing/>
        <w:jc w:val="center"/>
        <w:rPr>
          <w:rFonts w:cs="Arial"/>
          <w:szCs w:val="24"/>
        </w:rPr>
      </w:pPr>
    </w:p>
    <w:p w14:paraId="607A87DB" w14:textId="5F2FA07F" w:rsidR="009B09DE" w:rsidRDefault="009B09DE" w:rsidP="001D772A">
      <w:pPr>
        <w:ind w:firstLine="0"/>
        <w:contextualSpacing/>
        <w:jc w:val="center"/>
        <w:rPr>
          <w:rFonts w:cs="Arial"/>
          <w:szCs w:val="24"/>
        </w:rPr>
      </w:pPr>
      <w:r>
        <w:rPr>
          <w:rFonts w:cs="Arial"/>
          <w:szCs w:val="24"/>
        </w:rPr>
        <w:t>Orientador</w:t>
      </w:r>
    </w:p>
    <w:p w14:paraId="7F5D4DE8" w14:textId="2B108168" w:rsidR="001D772A" w:rsidRPr="00693DE7" w:rsidRDefault="007F0E56" w:rsidP="001D772A">
      <w:pPr>
        <w:ind w:firstLine="0"/>
        <w:contextualSpacing/>
        <w:jc w:val="center"/>
        <w:rPr>
          <w:rFonts w:cs="Arial"/>
          <w:szCs w:val="24"/>
        </w:rPr>
      </w:pPr>
      <w:r w:rsidRPr="007F0E56">
        <w:rPr>
          <w:rFonts w:cs="Arial"/>
          <w:szCs w:val="24"/>
        </w:rPr>
        <w:t>Prof. Dr. Carlos Antonio Oliveira Vieira</w:t>
      </w:r>
    </w:p>
    <w:p w14:paraId="3982B578"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lastRenderedPageBreak/>
        <w:t>RESUMO</w:t>
      </w:r>
    </w:p>
    <w:p w14:paraId="3F667C35" w14:textId="77777777" w:rsidR="001D772A" w:rsidRPr="00693DE7" w:rsidRDefault="001D772A" w:rsidP="001D772A">
      <w:pPr>
        <w:ind w:firstLine="0"/>
        <w:contextualSpacing/>
        <w:jc w:val="center"/>
        <w:rPr>
          <w:rFonts w:cs="Arial"/>
          <w:szCs w:val="24"/>
        </w:rPr>
      </w:pPr>
    </w:p>
    <w:p w14:paraId="59B7E3C1" w14:textId="7F9FC48E" w:rsidR="001D772A" w:rsidRDefault="001D772A" w:rsidP="001D772A">
      <w:pPr>
        <w:spacing w:line="240" w:lineRule="auto"/>
        <w:contextualSpacing/>
        <w:rPr>
          <w:rFonts w:cs="Arial"/>
          <w:szCs w:val="24"/>
        </w:rPr>
      </w:pPr>
      <w:r w:rsidRPr="00693DE7">
        <w:rPr>
          <w:rFonts w:cs="Arial"/>
          <w:szCs w:val="24"/>
        </w:rPr>
        <w:t xml:space="preserve">.  </w:t>
      </w:r>
    </w:p>
    <w:p w14:paraId="1F299B6D" w14:textId="74D594AF" w:rsidR="00B95C71" w:rsidRPr="00693DE7" w:rsidRDefault="0042519F" w:rsidP="001D772A">
      <w:pPr>
        <w:spacing w:line="240" w:lineRule="auto"/>
        <w:contextualSpacing/>
        <w:rPr>
          <w:rFonts w:cs="Arial"/>
          <w:szCs w:val="24"/>
        </w:rPr>
      </w:pPr>
      <w:r>
        <w:rPr>
          <w:rFonts w:cs="Arial"/>
          <w:szCs w:val="24"/>
        </w:rPr>
        <w:t xml:space="preserve">Esse projeto de </w:t>
      </w:r>
      <w:r w:rsidR="008657D8"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r w:rsidRPr="00693DE7">
        <w:rPr>
          <w:rFonts w:cs="Arial"/>
          <w:b/>
          <w:szCs w:val="24"/>
        </w:rPr>
        <w:t>Palavras chave</w:t>
      </w:r>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r w:rsidRPr="00693DE7">
        <w:rPr>
          <w:i/>
          <w:iCs/>
        </w:rPr>
        <w:t>Fit-For-Purpose-Land Administration</w:t>
      </w:r>
      <w:r w:rsidR="003F0FB4" w:rsidRPr="00693DE7">
        <w:rPr>
          <w:i/>
          <w:iCs/>
        </w:rPr>
        <w:t>,</w:t>
      </w:r>
      <w:r w:rsidR="003F0FB4" w:rsidRPr="00693DE7">
        <w:t xml:space="preserve">, </w:t>
      </w:r>
      <w:r w:rsidR="00F56C09" w:rsidRPr="00693DE7">
        <w:t>Georreferenciamento</w:t>
      </w:r>
      <w:r w:rsidR="00B24CE3" w:rsidRPr="00693DE7">
        <w:t xml:space="preserve">, </w:t>
      </w:r>
      <w:r w:rsidR="003F0FB4" w:rsidRPr="00693DE7">
        <w:t>CTM, Cadastro</w:t>
      </w:r>
      <w:r w:rsidR="00B24CE3" w:rsidRPr="00693DE7">
        <w:t>.</w:t>
      </w:r>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lastRenderedPageBreak/>
        <w:t>SUMÁRIO</w:t>
      </w:r>
    </w:p>
    <w:p w14:paraId="09269793" w14:textId="77777777" w:rsidR="001D772A" w:rsidRPr="00693DE7" w:rsidRDefault="001D772A" w:rsidP="001D772A"/>
    <w:p w14:paraId="6E9D8EB7" w14:textId="46FE6A45" w:rsidR="00195C20"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2829949" w:history="1">
        <w:r w:rsidR="00195C20" w:rsidRPr="00C10073">
          <w:rPr>
            <w:rStyle w:val="Hyperlink"/>
            <w:noProof/>
            <w14:scene3d>
              <w14:camera w14:prst="orthographicFront"/>
              <w14:lightRig w14:rig="threePt" w14:dir="t">
                <w14:rot w14:lat="0" w14:lon="0" w14:rev="0"/>
              </w14:lightRig>
            </w14:scene3d>
          </w:rPr>
          <w:t>1</w:t>
        </w:r>
        <w:r w:rsidR="00195C20">
          <w:rPr>
            <w:rFonts w:asciiTheme="minorHAnsi" w:eastAsiaTheme="minorEastAsia" w:hAnsiTheme="minorHAnsi"/>
            <w:b w:val="0"/>
            <w:caps w:val="0"/>
            <w:noProof/>
            <w:kern w:val="2"/>
            <w:szCs w:val="24"/>
            <w:lang w:eastAsia="pt-BR"/>
            <w14:ligatures w14:val="standardContextual"/>
          </w:rPr>
          <w:tab/>
        </w:r>
        <w:r w:rsidR="00195C20" w:rsidRPr="00C10073">
          <w:rPr>
            <w:rStyle w:val="Hyperlink"/>
            <w:noProof/>
          </w:rPr>
          <w:t>Introdução</w:t>
        </w:r>
        <w:r w:rsidR="00195C20">
          <w:rPr>
            <w:noProof/>
            <w:webHidden/>
          </w:rPr>
          <w:tab/>
        </w:r>
        <w:r w:rsidR="00195C20">
          <w:rPr>
            <w:noProof/>
            <w:webHidden/>
          </w:rPr>
          <w:fldChar w:fldCharType="begin"/>
        </w:r>
        <w:r w:rsidR="00195C20">
          <w:rPr>
            <w:noProof/>
            <w:webHidden/>
          </w:rPr>
          <w:instrText xml:space="preserve"> PAGEREF _Toc192829949 \h </w:instrText>
        </w:r>
        <w:r w:rsidR="00195C20">
          <w:rPr>
            <w:noProof/>
            <w:webHidden/>
          </w:rPr>
        </w:r>
        <w:r w:rsidR="00195C20">
          <w:rPr>
            <w:noProof/>
            <w:webHidden/>
          </w:rPr>
          <w:fldChar w:fldCharType="separate"/>
        </w:r>
        <w:r w:rsidR="00D2602D">
          <w:rPr>
            <w:noProof/>
            <w:webHidden/>
          </w:rPr>
          <w:t>6</w:t>
        </w:r>
        <w:r w:rsidR="00195C20">
          <w:rPr>
            <w:noProof/>
            <w:webHidden/>
          </w:rPr>
          <w:fldChar w:fldCharType="end"/>
        </w:r>
      </w:hyperlink>
    </w:p>
    <w:p w14:paraId="2D79048F" w14:textId="1B974131"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50" w:history="1">
        <w:r w:rsidRPr="00C10073">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Justificativa da pesquisa</w:t>
        </w:r>
        <w:r>
          <w:rPr>
            <w:noProof/>
            <w:webHidden/>
          </w:rPr>
          <w:tab/>
        </w:r>
        <w:r>
          <w:rPr>
            <w:noProof/>
            <w:webHidden/>
          </w:rPr>
          <w:fldChar w:fldCharType="begin"/>
        </w:r>
        <w:r>
          <w:rPr>
            <w:noProof/>
            <w:webHidden/>
          </w:rPr>
          <w:instrText xml:space="preserve"> PAGEREF _Toc192829950 \h </w:instrText>
        </w:r>
        <w:r>
          <w:rPr>
            <w:noProof/>
            <w:webHidden/>
          </w:rPr>
        </w:r>
        <w:r>
          <w:rPr>
            <w:noProof/>
            <w:webHidden/>
          </w:rPr>
          <w:fldChar w:fldCharType="separate"/>
        </w:r>
        <w:r w:rsidR="00D2602D">
          <w:rPr>
            <w:noProof/>
            <w:webHidden/>
          </w:rPr>
          <w:t>9</w:t>
        </w:r>
        <w:r>
          <w:rPr>
            <w:noProof/>
            <w:webHidden/>
          </w:rPr>
          <w:fldChar w:fldCharType="end"/>
        </w:r>
      </w:hyperlink>
    </w:p>
    <w:p w14:paraId="16B0A204" w14:textId="3E11255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1" w:history="1">
        <w:r w:rsidRPr="00C10073">
          <w:rPr>
            <w:rStyle w:val="Hyperlink"/>
            <w:noProof/>
          </w:rPr>
          <w:t>2.1.1</w:t>
        </w:r>
        <w:r>
          <w:rPr>
            <w:rFonts w:asciiTheme="minorHAnsi" w:eastAsiaTheme="minorEastAsia" w:hAnsiTheme="minorHAnsi"/>
            <w:b w:val="0"/>
            <w:noProof/>
            <w:kern w:val="2"/>
            <w:szCs w:val="24"/>
            <w:lang w:eastAsia="pt-BR"/>
            <w14:ligatures w14:val="standardContextual"/>
          </w:rPr>
          <w:tab/>
        </w:r>
        <w:r w:rsidRPr="00C10073">
          <w:rPr>
            <w:rStyle w:val="Hyperlink"/>
            <w:noProof/>
          </w:rPr>
          <w:t>Objetivos</w:t>
        </w:r>
        <w:r>
          <w:rPr>
            <w:noProof/>
            <w:webHidden/>
          </w:rPr>
          <w:tab/>
        </w:r>
        <w:r>
          <w:rPr>
            <w:noProof/>
            <w:webHidden/>
          </w:rPr>
          <w:fldChar w:fldCharType="begin"/>
        </w:r>
        <w:r>
          <w:rPr>
            <w:noProof/>
            <w:webHidden/>
          </w:rPr>
          <w:instrText xml:space="preserve"> PAGEREF _Toc192829951 \h </w:instrText>
        </w:r>
        <w:r>
          <w:rPr>
            <w:noProof/>
            <w:webHidden/>
          </w:rPr>
        </w:r>
        <w:r>
          <w:rPr>
            <w:noProof/>
            <w:webHidden/>
          </w:rPr>
          <w:fldChar w:fldCharType="separate"/>
        </w:r>
        <w:r w:rsidR="00D2602D">
          <w:rPr>
            <w:noProof/>
            <w:webHidden/>
          </w:rPr>
          <w:t>9</w:t>
        </w:r>
        <w:r>
          <w:rPr>
            <w:noProof/>
            <w:webHidden/>
          </w:rPr>
          <w:fldChar w:fldCharType="end"/>
        </w:r>
      </w:hyperlink>
    </w:p>
    <w:p w14:paraId="1144328C" w14:textId="5E59E09E"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52" w:history="1">
        <w:r w:rsidRPr="00C10073">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fundamentação teórica</w:t>
        </w:r>
        <w:r>
          <w:rPr>
            <w:noProof/>
            <w:webHidden/>
          </w:rPr>
          <w:tab/>
        </w:r>
        <w:r>
          <w:rPr>
            <w:noProof/>
            <w:webHidden/>
          </w:rPr>
          <w:fldChar w:fldCharType="begin"/>
        </w:r>
        <w:r>
          <w:rPr>
            <w:noProof/>
            <w:webHidden/>
          </w:rPr>
          <w:instrText xml:space="preserve"> PAGEREF _Toc192829952 \h </w:instrText>
        </w:r>
        <w:r>
          <w:rPr>
            <w:noProof/>
            <w:webHidden/>
          </w:rPr>
        </w:r>
        <w:r>
          <w:rPr>
            <w:noProof/>
            <w:webHidden/>
          </w:rPr>
          <w:fldChar w:fldCharType="separate"/>
        </w:r>
        <w:r w:rsidR="00D2602D">
          <w:rPr>
            <w:noProof/>
            <w:webHidden/>
          </w:rPr>
          <w:t>11</w:t>
        </w:r>
        <w:r>
          <w:rPr>
            <w:noProof/>
            <w:webHidden/>
          </w:rPr>
          <w:fldChar w:fldCharType="end"/>
        </w:r>
      </w:hyperlink>
    </w:p>
    <w:p w14:paraId="0053D617" w14:textId="73ABF170"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53" w:history="1">
        <w:r w:rsidRPr="00C10073">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C10073">
          <w:rPr>
            <w:rStyle w:val="Hyperlink"/>
            <w:noProof/>
          </w:rPr>
          <w:t>O CIATA</w:t>
        </w:r>
        <w:r>
          <w:rPr>
            <w:noProof/>
            <w:webHidden/>
          </w:rPr>
          <w:tab/>
        </w:r>
        <w:r>
          <w:rPr>
            <w:noProof/>
            <w:webHidden/>
          </w:rPr>
          <w:fldChar w:fldCharType="begin"/>
        </w:r>
        <w:r>
          <w:rPr>
            <w:noProof/>
            <w:webHidden/>
          </w:rPr>
          <w:instrText xml:space="preserve"> PAGEREF _Toc192829953 \h </w:instrText>
        </w:r>
        <w:r>
          <w:rPr>
            <w:noProof/>
            <w:webHidden/>
          </w:rPr>
        </w:r>
        <w:r>
          <w:rPr>
            <w:noProof/>
            <w:webHidden/>
          </w:rPr>
          <w:fldChar w:fldCharType="separate"/>
        </w:r>
        <w:r w:rsidR="00D2602D">
          <w:rPr>
            <w:noProof/>
            <w:webHidden/>
          </w:rPr>
          <w:t>11</w:t>
        </w:r>
        <w:r>
          <w:rPr>
            <w:noProof/>
            <w:webHidden/>
          </w:rPr>
          <w:fldChar w:fldCharType="end"/>
        </w:r>
      </w:hyperlink>
    </w:p>
    <w:p w14:paraId="2B48F0CC" w14:textId="73CBAFE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4" w:history="1">
        <w:r w:rsidRPr="00C10073">
          <w:rPr>
            <w:rStyle w:val="Hyperlink"/>
            <w:noProof/>
          </w:rPr>
          <w:t>3.1.1</w:t>
        </w:r>
        <w:r>
          <w:rPr>
            <w:rFonts w:asciiTheme="minorHAnsi" w:eastAsiaTheme="minorEastAsia" w:hAnsiTheme="minorHAnsi"/>
            <w:b w:val="0"/>
            <w:noProof/>
            <w:kern w:val="2"/>
            <w:szCs w:val="24"/>
            <w:lang w:eastAsia="pt-BR"/>
            <w14:ligatures w14:val="standardContextual"/>
          </w:rPr>
          <w:tab/>
        </w:r>
        <w:r w:rsidRPr="00C10073">
          <w:rPr>
            <w:rStyle w:val="Hyperlink"/>
            <w:noProof/>
          </w:rPr>
          <w:t>Modelo conceitual do CIATA</w:t>
        </w:r>
        <w:r>
          <w:rPr>
            <w:noProof/>
            <w:webHidden/>
          </w:rPr>
          <w:tab/>
        </w:r>
        <w:r>
          <w:rPr>
            <w:noProof/>
            <w:webHidden/>
          </w:rPr>
          <w:fldChar w:fldCharType="begin"/>
        </w:r>
        <w:r>
          <w:rPr>
            <w:noProof/>
            <w:webHidden/>
          </w:rPr>
          <w:instrText xml:space="preserve"> PAGEREF _Toc192829954 \h </w:instrText>
        </w:r>
        <w:r>
          <w:rPr>
            <w:noProof/>
            <w:webHidden/>
          </w:rPr>
        </w:r>
        <w:r>
          <w:rPr>
            <w:noProof/>
            <w:webHidden/>
          </w:rPr>
          <w:fldChar w:fldCharType="separate"/>
        </w:r>
        <w:r w:rsidR="00D2602D">
          <w:rPr>
            <w:noProof/>
            <w:webHidden/>
          </w:rPr>
          <w:t>11</w:t>
        </w:r>
        <w:r>
          <w:rPr>
            <w:noProof/>
            <w:webHidden/>
          </w:rPr>
          <w:fldChar w:fldCharType="end"/>
        </w:r>
      </w:hyperlink>
    </w:p>
    <w:p w14:paraId="284A7DAE" w14:textId="7E43EE7D"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5" w:history="1">
        <w:r w:rsidRPr="00C10073">
          <w:rPr>
            <w:rStyle w:val="Hyperlink"/>
            <w:noProof/>
          </w:rPr>
          <w:t>3.1.2</w:t>
        </w:r>
        <w:r>
          <w:rPr>
            <w:rFonts w:asciiTheme="minorHAnsi" w:eastAsiaTheme="minorEastAsia" w:hAnsiTheme="minorHAnsi"/>
            <w:b w:val="0"/>
            <w:noProof/>
            <w:kern w:val="2"/>
            <w:szCs w:val="24"/>
            <w:lang w:eastAsia="pt-BR"/>
            <w14:ligatures w14:val="standardContextual"/>
          </w:rPr>
          <w:tab/>
        </w:r>
        <w:r w:rsidRPr="00C10073">
          <w:rPr>
            <w:rStyle w:val="Hyperlink"/>
            <w:noProof/>
          </w:rPr>
          <w:t>Contexto Histórico e Tecnológico do CIATA</w:t>
        </w:r>
        <w:r>
          <w:rPr>
            <w:noProof/>
            <w:webHidden/>
          </w:rPr>
          <w:tab/>
        </w:r>
        <w:r>
          <w:rPr>
            <w:noProof/>
            <w:webHidden/>
          </w:rPr>
          <w:fldChar w:fldCharType="begin"/>
        </w:r>
        <w:r>
          <w:rPr>
            <w:noProof/>
            <w:webHidden/>
          </w:rPr>
          <w:instrText xml:space="preserve"> PAGEREF _Toc192829955 \h </w:instrText>
        </w:r>
        <w:r>
          <w:rPr>
            <w:noProof/>
            <w:webHidden/>
          </w:rPr>
        </w:r>
        <w:r>
          <w:rPr>
            <w:noProof/>
            <w:webHidden/>
          </w:rPr>
          <w:fldChar w:fldCharType="separate"/>
        </w:r>
        <w:r w:rsidR="00D2602D">
          <w:rPr>
            <w:noProof/>
            <w:webHidden/>
          </w:rPr>
          <w:t>12</w:t>
        </w:r>
        <w:r>
          <w:rPr>
            <w:noProof/>
            <w:webHidden/>
          </w:rPr>
          <w:fldChar w:fldCharType="end"/>
        </w:r>
      </w:hyperlink>
    </w:p>
    <w:p w14:paraId="4CC44D95" w14:textId="09872E32"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56" w:history="1">
        <w:r w:rsidRPr="00C10073">
          <w:rPr>
            <w:rStyle w:val="Hyperlink"/>
            <w:noProof/>
          </w:rPr>
          <w:t>3.1.2.1</w:t>
        </w:r>
        <w:r>
          <w:rPr>
            <w:rFonts w:asciiTheme="minorHAnsi" w:eastAsiaTheme="minorEastAsia" w:hAnsiTheme="minorHAnsi"/>
            <w:i w:val="0"/>
            <w:noProof/>
            <w:kern w:val="2"/>
            <w:szCs w:val="24"/>
            <w:lang w:eastAsia="pt-BR"/>
            <w14:ligatures w14:val="standardContextual"/>
          </w:rPr>
          <w:tab/>
        </w:r>
        <w:r w:rsidRPr="00C10073">
          <w:rPr>
            <w:rStyle w:val="Hyperlink"/>
            <w:noProof/>
          </w:rPr>
          <w:t>Custo dos equipamentos</w:t>
        </w:r>
        <w:r>
          <w:rPr>
            <w:noProof/>
            <w:webHidden/>
          </w:rPr>
          <w:tab/>
        </w:r>
        <w:r>
          <w:rPr>
            <w:noProof/>
            <w:webHidden/>
          </w:rPr>
          <w:fldChar w:fldCharType="begin"/>
        </w:r>
        <w:r>
          <w:rPr>
            <w:noProof/>
            <w:webHidden/>
          </w:rPr>
          <w:instrText xml:space="preserve"> PAGEREF _Toc192829956 \h </w:instrText>
        </w:r>
        <w:r>
          <w:rPr>
            <w:noProof/>
            <w:webHidden/>
          </w:rPr>
        </w:r>
        <w:r>
          <w:rPr>
            <w:noProof/>
            <w:webHidden/>
          </w:rPr>
          <w:fldChar w:fldCharType="separate"/>
        </w:r>
        <w:r w:rsidR="00D2602D">
          <w:rPr>
            <w:noProof/>
            <w:webHidden/>
          </w:rPr>
          <w:t>12</w:t>
        </w:r>
        <w:r>
          <w:rPr>
            <w:noProof/>
            <w:webHidden/>
          </w:rPr>
          <w:fldChar w:fldCharType="end"/>
        </w:r>
      </w:hyperlink>
    </w:p>
    <w:p w14:paraId="21E13103" w14:textId="0917048F"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57" w:history="1">
        <w:r w:rsidRPr="00C10073">
          <w:rPr>
            <w:rStyle w:val="Hyperlink"/>
            <w:noProof/>
          </w:rPr>
          <w:t>3.1.2.2</w:t>
        </w:r>
        <w:r>
          <w:rPr>
            <w:rFonts w:asciiTheme="minorHAnsi" w:eastAsiaTheme="minorEastAsia" w:hAnsiTheme="minorHAnsi"/>
            <w:i w:val="0"/>
            <w:noProof/>
            <w:kern w:val="2"/>
            <w:szCs w:val="24"/>
            <w:lang w:eastAsia="pt-BR"/>
            <w14:ligatures w14:val="standardContextual"/>
          </w:rPr>
          <w:tab/>
        </w:r>
        <w:r w:rsidRPr="00C10073">
          <w:rPr>
            <w:rStyle w:val="Hyperlink"/>
            <w:noProof/>
          </w:rPr>
          <w:t>Memória secundária LIMITADA</w:t>
        </w:r>
        <w:r>
          <w:rPr>
            <w:noProof/>
            <w:webHidden/>
          </w:rPr>
          <w:tab/>
        </w:r>
        <w:r>
          <w:rPr>
            <w:noProof/>
            <w:webHidden/>
          </w:rPr>
          <w:fldChar w:fldCharType="begin"/>
        </w:r>
        <w:r>
          <w:rPr>
            <w:noProof/>
            <w:webHidden/>
          </w:rPr>
          <w:instrText xml:space="preserve"> PAGEREF _Toc192829957 \h </w:instrText>
        </w:r>
        <w:r>
          <w:rPr>
            <w:noProof/>
            <w:webHidden/>
          </w:rPr>
        </w:r>
        <w:r>
          <w:rPr>
            <w:noProof/>
            <w:webHidden/>
          </w:rPr>
          <w:fldChar w:fldCharType="separate"/>
        </w:r>
        <w:r w:rsidR="00D2602D">
          <w:rPr>
            <w:noProof/>
            <w:webHidden/>
          </w:rPr>
          <w:t>13</w:t>
        </w:r>
        <w:r>
          <w:rPr>
            <w:noProof/>
            <w:webHidden/>
          </w:rPr>
          <w:fldChar w:fldCharType="end"/>
        </w:r>
      </w:hyperlink>
    </w:p>
    <w:p w14:paraId="5721F86F" w14:textId="2397B1F9"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58" w:history="1">
        <w:r w:rsidRPr="00C10073">
          <w:rPr>
            <w:rStyle w:val="Hyperlink"/>
            <w:noProof/>
          </w:rPr>
          <w:t>3.1.2.3</w:t>
        </w:r>
        <w:r>
          <w:rPr>
            <w:rFonts w:asciiTheme="minorHAnsi" w:eastAsiaTheme="minorEastAsia" w:hAnsiTheme="minorHAnsi"/>
            <w:i w:val="0"/>
            <w:noProof/>
            <w:kern w:val="2"/>
            <w:szCs w:val="24"/>
            <w:lang w:eastAsia="pt-BR"/>
            <w14:ligatures w14:val="standardContextual"/>
          </w:rPr>
          <w:tab/>
        </w:r>
        <w:r w:rsidRPr="00C10073">
          <w:rPr>
            <w:rStyle w:val="Hyperlink"/>
            <w:noProof/>
          </w:rPr>
          <w:t>Linguagens de programação Pré-SGBDs</w:t>
        </w:r>
        <w:r>
          <w:rPr>
            <w:noProof/>
            <w:webHidden/>
          </w:rPr>
          <w:tab/>
        </w:r>
        <w:r>
          <w:rPr>
            <w:noProof/>
            <w:webHidden/>
          </w:rPr>
          <w:fldChar w:fldCharType="begin"/>
        </w:r>
        <w:r>
          <w:rPr>
            <w:noProof/>
            <w:webHidden/>
          </w:rPr>
          <w:instrText xml:space="preserve"> PAGEREF _Toc192829958 \h </w:instrText>
        </w:r>
        <w:r>
          <w:rPr>
            <w:noProof/>
            <w:webHidden/>
          </w:rPr>
        </w:r>
        <w:r>
          <w:rPr>
            <w:noProof/>
            <w:webHidden/>
          </w:rPr>
          <w:fldChar w:fldCharType="separate"/>
        </w:r>
        <w:r w:rsidR="00D2602D">
          <w:rPr>
            <w:noProof/>
            <w:webHidden/>
          </w:rPr>
          <w:t>14</w:t>
        </w:r>
        <w:r>
          <w:rPr>
            <w:noProof/>
            <w:webHidden/>
          </w:rPr>
          <w:fldChar w:fldCharType="end"/>
        </w:r>
      </w:hyperlink>
    </w:p>
    <w:p w14:paraId="4D44AAF1" w14:textId="67D6CF85"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59" w:history="1">
        <w:r w:rsidRPr="00C10073">
          <w:rPr>
            <w:rStyle w:val="Hyperlink"/>
            <w:noProof/>
          </w:rPr>
          <w:t>3.1.3</w:t>
        </w:r>
        <w:r>
          <w:rPr>
            <w:rFonts w:asciiTheme="minorHAnsi" w:eastAsiaTheme="minorEastAsia" w:hAnsiTheme="minorHAnsi"/>
            <w:b w:val="0"/>
            <w:noProof/>
            <w:kern w:val="2"/>
            <w:szCs w:val="24"/>
            <w:lang w:eastAsia="pt-BR"/>
            <w14:ligatures w14:val="standardContextual"/>
          </w:rPr>
          <w:tab/>
        </w:r>
        <w:r w:rsidRPr="00C10073">
          <w:rPr>
            <w:rStyle w:val="Hyperlink"/>
            <w:noProof/>
          </w:rPr>
          <w:t xml:space="preserve">O CIATA e o </w:t>
        </w:r>
        <w:r w:rsidRPr="00C10073">
          <w:rPr>
            <w:rStyle w:val="Hyperlink"/>
            <w:i/>
            <w:noProof/>
          </w:rPr>
          <w:t>Fit-For-Purpose</w:t>
        </w:r>
        <w:r>
          <w:rPr>
            <w:noProof/>
            <w:webHidden/>
          </w:rPr>
          <w:tab/>
        </w:r>
        <w:r>
          <w:rPr>
            <w:noProof/>
            <w:webHidden/>
          </w:rPr>
          <w:fldChar w:fldCharType="begin"/>
        </w:r>
        <w:r>
          <w:rPr>
            <w:noProof/>
            <w:webHidden/>
          </w:rPr>
          <w:instrText xml:space="preserve"> PAGEREF _Toc192829959 \h </w:instrText>
        </w:r>
        <w:r>
          <w:rPr>
            <w:noProof/>
            <w:webHidden/>
          </w:rPr>
        </w:r>
        <w:r>
          <w:rPr>
            <w:noProof/>
            <w:webHidden/>
          </w:rPr>
          <w:fldChar w:fldCharType="separate"/>
        </w:r>
        <w:r w:rsidR="00D2602D">
          <w:rPr>
            <w:noProof/>
            <w:webHidden/>
          </w:rPr>
          <w:t>15</w:t>
        </w:r>
        <w:r>
          <w:rPr>
            <w:noProof/>
            <w:webHidden/>
          </w:rPr>
          <w:fldChar w:fldCharType="end"/>
        </w:r>
      </w:hyperlink>
    </w:p>
    <w:p w14:paraId="5E5EB99D" w14:textId="6620BCEE"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0" w:history="1">
        <w:r w:rsidRPr="00C10073">
          <w:rPr>
            <w:rStyle w:val="Hyperlink"/>
            <w:noProof/>
          </w:rPr>
          <w:t>3.1.4</w:t>
        </w:r>
        <w:r>
          <w:rPr>
            <w:rFonts w:asciiTheme="minorHAnsi" w:eastAsiaTheme="minorEastAsia" w:hAnsiTheme="minorHAnsi"/>
            <w:b w:val="0"/>
            <w:noProof/>
            <w:kern w:val="2"/>
            <w:szCs w:val="24"/>
            <w:lang w:eastAsia="pt-BR"/>
            <w14:ligatures w14:val="standardContextual"/>
          </w:rPr>
          <w:tab/>
        </w:r>
        <w:r w:rsidRPr="00C10073">
          <w:rPr>
            <w:rStyle w:val="Hyperlink"/>
            <w:noProof/>
          </w:rPr>
          <w:t>O CIATA e o LADM</w:t>
        </w:r>
        <w:r>
          <w:rPr>
            <w:noProof/>
            <w:webHidden/>
          </w:rPr>
          <w:tab/>
        </w:r>
        <w:r>
          <w:rPr>
            <w:noProof/>
            <w:webHidden/>
          </w:rPr>
          <w:fldChar w:fldCharType="begin"/>
        </w:r>
        <w:r>
          <w:rPr>
            <w:noProof/>
            <w:webHidden/>
          </w:rPr>
          <w:instrText xml:space="preserve"> PAGEREF _Toc192829960 \h </w:instrText>
        </w:r>
        <w:r>
          <w:rPr>
            <w:noProof/>
            <w:webHidden/>
          </w:rPr>
        </w:r>
        <w:r>
          <w:rPr>
            <w:noProof/>
            <w:webHidden/>
          </w:rPr>
          <w:fldChar w:fldCharType="separate"/>
        </w:r>
        <w:r w:rsidR="00D2602D">
          <w:rPr>
            <w:noProof/>
            <w:webHidden/>
          </w:rPr>
          <w:t>16</w:t>
        </w:r>
        <w:r>
          <w:rPr>
            <w:noProof/>
            <w:webHidden/>
          </w:rPr>
          <w:fldChar w:fldCharType="end"/>
        </w:r>
      </w:hyperlink>
    </w:p>
    <w:p w14:paraId="7303A29C" w14:textId="50CF691D"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1" w:history="1">
        <w:r w:rsidRPr="00C10073">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C10073">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829961 \h </w:instrText>
        </w:r>
        <w:r>
          <w:rPr>
            <w:noProof/>
            <w:webHidden/>
          </w:rPr>
        </w:r>
        <w:r>
          <w:rPr>
            <w:noProof/>
            <w:webHidden/>
          </w:rPr>
          <w:fldChar w:fldCharType="separate"/>
        </w:r>
        <w:r w:rsidR="00D2602D">
          <w:rPr>
            <w:noProof/>
            <w:webHidden/>
          </w:rPr>
          <w:t>20</w:t>
        </w:r>
        <w:r>
          <w:rPr>
            <w:noProof/>
            <w:webHidden/>
          </w:rPr>
          <w:fldChar w:fldCharType="end"/>
        </w:r>
      </w:hyperlink>
    </w:p>
    <w:p w14:paraId="6D822E0F" w14:textId="69E81B3E"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2" w:history="1">
        <w:r w:rsidRPr="00C10073">
          <w:rPr>
            <w:rStyle w:val="Hyperlink"/>
            <w:noProof/>
          </w:rPr>
          <w:t>3.1.6</w:t>
        </w:r>
        <w:r>
          <w:rPr>
            <w:rFonts w:asciiTheme="minorHAnsi" w:eastAsiaTheme="minorEastAsia" w:hAnsiTheme="minorHAnsi"/>
            <w:b w:val="0"/>
            <w:noProof/>
            <w:kern w:val="2"/>
            <w:szCs w:val="24"/>
            <w:lang w:eastAsia="pt-BR"/>
            <w14:ligatures w14:val="standardContextual"/>
          </w:rPr>
          <w:tab/>
        </w:r>
        <w:r w:rsidRPr="00C10073">
          <w:rPr>
            <w:rStyle w:val="Hyperlink"/>
            <w:noProof/>
          </w:rPr>
          <w:t>Presença do CIATA nos cadastros imobiliários</w:t>
        </w:r>
        <w:r>
          <w:rPr>
            <w:noProof/>
            <w:webHidden/>
          </w:rPr>
          <w:tab/>
        </w:r>
        <w:r>
          <w:rPr>
            <w:noProof/>
            <w:webHidden/>
          </w:rPr>
          <w:fldChar w:fldCharType="begin"/>
        </w:r>
        <w:r>
          <w:rPr>
            <w:noProof/>
            <w:webHidden/>
          </w:rPr>
          <w:instrText xml:space="preserve"> PAGEREF _Toc192829962 \h </w:instrText>
        </w:r>
        <w:r>
          <w:rPr>
            <w:noProof/>
            <w:webHidden/>
          </w:rPr>
        </w:r>
        <w:r>
          <w:rPr>
            <w:noProof/>
            <w:webHidden/>
          </w:rPr>
          <w:fldChar w:fldCharType="separate"/>
        </w:r>
        <w:r w:rsidR="00D2602D">
          <w:rPr>
            <w:noProof/>
            <w:webHidden/>
          </w:rPr>
          <w:t>23</w:t>
        </w:r>
        <w:r>
          <w:rPr>
            <w:noProof/>
            <w:webHidden/>
          </w:rPr>
          <w:fldChar w:fldCharType="end"/>
        </w:r>
      </w:hyperlink>
    </w:p>
    <w:p w14:paraId="362DEB2A" w14:textId="645F204F"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3" w:history="1">
        <w:r w:rsidRPr="00C10073">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C10073">
          <w:rPr>
            <w:rStyle w:val="Hyperlink"/>
            <w:noProof/>
            <w:lang w:eastAsia="pt-BR"/>
          </w:rPr>
          <w:t>CIATA e imageamento</w:t>
        </w:r>
        <w:r>
          <w:rPr>
            <w:noProof/>
            <w:webHidden/>
          </w:rPr>
          <w:tab/>
        </w:r>
        <w:r>
          <w:rPr>
            <w:noProof/>
            <w:webHidden/>
          </w:rPr>
          <w:fldChar w:fldCharType="begin"/>
        </w:r>
        <w:r>
          <w:rPr>
            <w:noProof/>
            <w:webHidden/>
          </w:rPr>
          <w:instrText xml:space="preserve"> PAGEREF _Toc192829963 \h </w:instrText>
        </w:r>
        <w:r>
          <w:rPr>
            <w:noProof/>
            <w:webHidden/>
          </w:rPr>
        </w:r>
        <w:r>
          <w:rPr>
            <w:noProof/>
            <w:webHidden/>
          </w:rPr>
          <w:fldChar w:fldCharType="separate"/>
        </w:r>
        <w:r w:rsidR="00D2602D">
          <w:rPr>
            <w:noProof/>
            <w:webHidden/>
          </w:rPr>
          <w:t>24</w:t>
        </w:r>
        <w:r>
          <w:rPr>
            <w:noProof/>
            <w:webHidden/>
          </w:rPr>
          <w:fldChar w:fldCharType="end"/>
        </w:r>
      </w:hyperlink>
    </w:p>
    <w:p w14:paraId="1AA36B86" w14:textId="07CE6132"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64" w:history="1">
        <w:r w:rsidRPr="00C10073">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C10073">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829964 \h </w:instrText>
        </w:r>
        <w:r>
          <w:rPr>
            <w:noProof/>
            <w:webHidden/>
          </w:rPr>
        </w:r>
        <w:r>
          <w:rPr>
            <w:noProof/>
            <w:webHidden/>
          </w:rPr>
          <w:fldChar w:fldCharType="separate"/>
        </w:r>
        <w:r w:rsidR="00D2602D">
          <w:rPr>
            <w:noProof/>
            <w:webHidden/>
          </w:rPr>
          <w:t>25</w:t>
        </w:r>
        <w:r>
          <w:rPr>
            <w:noProof/>
            <w:webHidden/>
          </w:rPr>
          <w:fldChar w:fldCharType="end"/>
        </w:r>
      </w:hyperlink>
    </w:p>
    <w:p w14:paraId="0A60AF2D" w14:textId="4D8B0535"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5" w:history="1">
        <w:r w:rsidRPr="00C10073">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C10073">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2829965 \h </w:instrText>
        </w:r>
        <w:r>
          <w:rPr>
            <w:noProof/>
            <w:webHidden/>
          </w:rPr>
        </w:r>
        <w:r>
          <w:rPr>
            <w:noProof/>
            <w:webHidden/>
          </w:rPr>
          <w:fldChar w:fldCharType="separate"/>
        </w:r>
        <w:r w:rsidR="00D2602D">
          <w:rPr>
            <w:noProof/>
            <w:webHidden/>
          </w:rPr>
          <w:t>27</w:t>
        </w:r>
        <w:r>
          <w:rPr>
            <w:noProof/>
            <w:webHidden/>
          </w:rPr>
          <w:fldChar w:fldCharType="end"/>
        </w:r>
      </w:hyperlink>
    </w:p>
    <w:p w14:paraId="3A2D0D5E" w14:textId="49166531"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6" w:history="1">
        <w:r w:rsidRPr="00C10073">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C10073">
          <w:rPr>
            <w:rStyle w:val="Hyperlink"/>
            <w:noProof/>
          </w:rPr>
          <w:t>Sistemas de Informação Geográfica (SIG).</w:t>
        </w:r>
        <w:r>
          <w:rPr>
            <w:noProof/>
            <w:webHidden/>
          </w:rPr>
          <w:tab/>
        </w:r>
        <w:r>
          <w:rPr>
            <w:noProof/>
            <w:webHidden/>
          </w:rPr>
          <w:fldChar w:fldCharType="begin"/>
        </w:r>
        <w:r>
          <w:rPr>
            <w:noProof/>
            <w:webHidden/>
          </w:rPr>
          <w:instrText xml:space="preserve"> PAGEREF _Toc192829966 \h </w:instrText>
        </w:r>
        <w:r>
          <w:rPr>
            <w:noProof/>
            <w:webHidden/>
          </w:rPr>
        </w:r>
        <w:r>
          <w:rPr>
            <w:noProof/>
            <w:webHidden/>
          </w:rPr>
          <w:fldChar w:fldCharType="separate"/>
        </w:r>
        <w:r w:rsidR="00D2602D">
          <w:rPr>
            <w:noProof/>
            <w:webHidden/>
          </w:rPr>
          <w:t>33</w:t>
        </w:r>
        <w:r>
          <w:rPr>
            <w:noProof/>
            <w:webHidden/>
          </w:rPr>
          <w:fldChar w:fldCharType="end"/>
        </w:r>
      </w:hyperlink>
    </w:p>
    <w:p w14:paraId="6D669594" w14:textId="352FB30A"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7" w:history="1">
        <w:r w:rsidRPr="00C10073">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C10073">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2829967 \h </w:instrText>
        </w:r>
        <w:r>
          <w:rPr>
            <w:noProof/>
            <w:webHidden/>
          </w:rPr>
        </w:r>
        <w:r>
          <w:rPr>
            <w:noProof/>
            <w:webHidden/>
          </w:rPr>
          <w:fldChar w:fldCharType="separate"/>
        </w:r>
        <w:r w:rsidR="00D2602D">
          <w:rPr>
            <w:noProof/>
            <w:webHidden/>
          </w:rPr>
          <w:t>34</w:t>
        </w:r>
        <w:r>
          <w:rPr>
            <w:noProof/>
            <w:webHidden/>
          </w:rPr>
          <w:fldChar w:fldCharType="end"/>
        </w:r>
      </w:hyperlink>
    </w:p>
    <w:p w14:paraId="13854515" w14:textId="13D8B9A7"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68" w:history="1">
        <w:r w:rsidRPr="00C10073">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C10073">
          <w:rPr>
            <w:rStyle w:val="Hyperlink"/>
            <w:noProof/>
          </w:rPr>
          <w:t>Cadastro Imobiliário e Georreferenciamento.</w:t>
        </w:r>
        <w:r>
          <w:rPr>
            <w:noProof/>
            <w:webHidden/>
          </w:rPr>
          <w:tab/>
        </w:r>
        <w:r>
          <w:rPr>
            <w:noProof/>
            <w:webHidden/>
          </w:rPr>
          <w:fldChar w:fldCharType="begin"/>
        </w:r>
        <w:r>
          <w:rPr>
            <w:noProof/>
            <w:webHidden/>
          </w:rPr>
          <w:instrText xml:space="preserve"> PAGEREF _Toc192829968 \h </w:instrText>
        </w:r>
        <w:r>
          <w:rPr>
            <w:noProof/>
            <w:webHidden/>
          </w:rPr>
        </w:r>
        <w:r>
          <w:rPr>
            <w:noProof/>
            <w:webHidden/>
          </w:rPr>
          <w:fldChar w:fldCharType="separate"/>
        </w:r>
        <w:r w:rsidR="00D2602D">
          <w:rPr>
            <w:noProof/>
            <w:webHidden/>
          </w:rPr>
          <w:t>35</w:t>
        </w:r>
        <w:r>
          <w:rPr>
            <w:noProof/>
            <w:webHidden/>
          </w:rPr>
          <w:fldChar w:fldCharType="end"/>
        </w:r>
      </w:hyperlink>
    </w:p>
    <w:p w14:paraId="7AB7E2E9" w14:textId="3168A15B"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69" w:history="1">
        <w:r w:rsidRPr="00C10073">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Metodologia da pesquisa</w:t>
        </w:r>
        <w:r>
          <w:rPr>
            <w:noProof/>
            <w:webHidden/>
          </w:rPr>
          <w:tab/>
        </w:r>
        <w:r>
          <w:rPr>
            <w:noProof/>
            <w:webHidden/>
          </w:rPr>
          <w:fldChar w:fldCharType="begin"/>
        </w:r>
        <w:r>
          <w:rPr>
            <w:noProof/>
            <w:webHidden/>
          </w:rPr>
          <w:instrText xml:space="preserve"> PAGEREF _Toc192829969 \h </w:instrText>
        </w:r>
        <w:r>
          <w:rPr>
            <w:noProof/>
            <w:webHidden/>
          </w:rPr>
        </w:r>
        <w:r>
          <w:rPr>
            <w:noProof/>
            <w:webHidden/>
          </w:rPr>
          <w:fldChar w:fldCharType="separate"/>
        </w:r>
        <w:r w:rsidR="00D2602D">
          <w:rPr>
            <w:noProof/>
            <w:webHidden/>
          </w:rPr>
          <w:t>36</w:t>
        </w:r>
        <w:r>
          <w:rPr>
            <w:noProof/>
            <w:webHidden/>
          </w:rPr>
          <w:fldChar w:fldCharType="end"/>
        </w:r>
      </w:hyperlink>
    </w:p>
    <w:p w14:paraId="7B88EBE4" w14:textId="07B326D7"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70" w:history="1">
        <w:r w:rsidRPr="00C10073">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C10073">
          <w:rPr>
            <w:rStyle w:val="Hyperlink"/>
            <w:noProof/>
          </w:rPr>
          <w:t>Ferramentas</w:t>
        </w:r>
        <w:r>
          <w:rPr>
            <w:noProof/>
            <w:webHidden/>
          </w:rPr>
          <w:tab/>
        </w:r>
        <w:r>
          <w:rPr>
            <w:noProof/>
            <w:webHidden/>
          </w:rPr>
          <w:fldChar w:fldCharType="begin"/>
        </w:r>
        <w:r>
          <w:rPr>
            <w:noProof/>
            <w:webHidden/>
          </w:rPr>
          <w:instrText xml:space="preserve"> PAGEREF _Toc192829970 \h </w:instrText>
        </w:r>
        <w:r>
          <w:rPr>
            <w:noProof/>
            <w:webHidden/>
          </w:rPr>
        </w:r>
        <w:r>
          <w:rPr>
            <w:noProof/>
            <w:webHidden/>
          </w:rPr>
          <w:fldChar w:fldCharType="separate"/>
        </w:r>
        <w:r w:rsidR="00D2602D">
          <w:rPr>
            <w:noProof/>
            <w:webHidden/>
          </w:rPr>
          <w:t>36</w:t>
        </w:r>
        <w:r>
          <w:rPr>
            <w:noProof/>
            <w:webHidden/>
          </w:rPr>
          <w:fldChar w:fldCharType="end"/>
        </w:r>
      </w:hyperlink>
    </w:p>
    <w:p w14:paraId="4ECE95B8" w14:textId="4C6F6D6C"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1" w:history="1">
        <w:r w:rsidRPr="00C10073">
          <w:rPr>
            <w:rStyle w:val="Hyperlink"/>
            <w:noProof/>
          </w:rPr>
          <w:t>4.1.1</w:t>
        </w:r>
        <w:r>
          <w:rPr>
            <w:rFonts w:asciiTheme="minorHAnsi" w:eastAsiaTheme="minorEastAsia" w:hAnsiTheme="minorHAnsi"/>
            <w:b w:val="0"/>
            <w:noProof/>
            <w:kern w:val="2"/>
            <w:szCs w:val="24"/>
            <w:lang w:eastAsia="pt-BR"/>
            <w14:ligatures w14:val="standardContextual"/>
          </w:rPr>
          <w:tab/>
        </w:r>
        <w:r w:rsidRPr="00C10073">
          <w:rPr>
            <w:rStyle w:val="Hyperlink"/>
            <w:noProof/>
          </w:rPr>
          <w:t>Arquitetura do sistema.</w:t>
        </w:r>
        <w:r>
          <w:rPr>
            <w:noProof/>
            <w:webHidden/>
          </w:rPr>
          <w:tab/>
        </w:r>
        <w:r>
          <w:rPr>
            <w:noProof/>
            <w:webHidden/>
          </w:rPr>
          <w:fldChar w:fldCharType="begin"/>
        </w:r>
        <w:r>
          <w:rPr>
            <w:noProof/>
            <w:webHidden/>
          </w:rPr>
          <w:instrText xml:space="preserve"> PAGEREF _Toc192829971 \h </w:instrText>
        </w:r>
        <w:r>
          <w:rPr>
            <w:noProof/>
            <w:webHidden/>
          </w:rPr>
        </w:r>
        <w:r>
          <w:rPr>
            <w:noProof/>
            <w:webHidden/>
          </w:rPr>
          <w:fldChar w:fldCharType="separate"/>
        </w:r>
        <w:r w:rsidR="00D2602D">
          <w:rPr>
            <w:noProof/>
            <w:webHidden/>
          </w:rPr>
          <w:t>36</w:t>
        </w:r>
        <w:r>
          <w:rPr>
            <w:noProof/>
            <w:webHidden/>
          </w:rPr>
          <w:fldChar w:fldCharType="end"/>
        </w:r>
      </w:hyperlink>
    </w:p>
    <w:p w14:paraId="6652927A" w14:textId="608DE60D"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2" w:history="1">
        <w:r w:rsidRPr="00C10073">
          <w:rPr>
            <w:rStyle w:val="Hyperlink"/>
            <w:noProof/>
          </w:rPr>
          <w:t>4.1.1.1</w:t>
        </w:r>
        <w:r>
          <w:rPr>
            <w:rFonts w:asciiTheme="minorHAnsi" w:eastAsiaTheme="minorEastAsia" w:hAnsiTheme="minorHAnsi"/>
            <w:i w:val="0"/>
            <w:noProof/>
            <w:kern w:val="2"/>
            <w:szCs w:val="24"/>
            <w:lang w:eastAsia="pt-BR"/>
            <w14:ligatures w14:val="standardContextual"/>
          </w:rPr>
          <w:tab/>
        </w:r>
        <w:r w:rsidRPr="00C10073">
          <w:rPr>
            <w:rStyle w:val="Hyperlink"/>
            <w:noProof/>
          </w:rPr>
          <w:t>Banco de dados</w:t>
        </w:r>
        <w:r>
          <w:rPr>
            <w:noProof/>
            <w:webHidden/>
          </w:rPr>
          <w:tab/>
        </w:r>
        <w:r>
          <w:rPr>
            <w:noProof/>
            <w:webHidden/>
          </w:rPr>
          <w:fldChar w:fldCharType="begin"/>
        </w:r>
        <w:r>
          <w:rPr>
            <w:noProof/>
            <w:webHidden/>
          </w:rPr>
          <w:instrText xml:space="preserve"> PAGEREF _Toc192829972 \h </w:instrText>
        </w:r>
        <w:r>
          <w:rPr>
            <w:noProof/>
            <w:webHidden/>
          </w:rPr>
        </w:r>
        <w:r>
          <w:rPr>
            <w:noProof/>
            <w:webHidden/>
          </w:rPr>
          <w:fldChar w:fldCharType="separate"/>
        </w:r>
        <w:r w:rsidR="00D2602D">
          <w:rPr>
            <w:noProof/>
            <w:webHidden/>
          </w:rPr>
          <w:t>37</w:t>
        </w:r>
        <w:r>
          <w:rPr>
            <w:noProof/>
            <w:webHidden/>
          </w:rPr>
          <w:fldChar w:fldCharType="end"/>
        </w:r>
      </w:hyperlink>
    </w:p>
    <w:p w14:paraId="08CA3BF9" w14:textId="51AB2DD3"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3" w:history="1">
        <w:r w:rsidRPr="00C10073">
          <w:rPr>
            <w:rStyle w:val="Hyperlink"/>
            <w:noProof/>
          </w:rPr>
          <w:t>4.1.1.2</w:t>
        </w:r>
        <w:r>
          <w:rPr>
            <w:rFonts w:asciiTheme="minorHAnsi" w:eastAsiaTheme="minorEastAsia" w:hAnsiTheme="minorHAnsi"/>
            <w:i w:val="0"/>
            <w:noProof/>
            <w:kern w:val="2"/>
            <w:szCs w:val="24"/>
            <w:lang w:eastAsia="pt-BR"/>
            <w14:ligatures w14:val="standardContextual"/>
          </w:rPr>
          <w:tab/>
        </w:r>
        <w:r w:rsidRPr="00C10073">
          <w:rPr>
            <w:rStyle w:val="Hyperlink"/>
            <w:noProof/>
          </w:rPr>
          <w:t>Linguagem de programação</w:t>
        </w:r>
        <w:r>
          <w:rPr>
            <w:noProof/>
            <w:webHidden/>
          </w:rPr>
          <w:tab/>
        </w:r>
        <w:r>
          <w:rPr>
            <w:noProof/>
            <w:webHidden/>
          </w:rPr>
          <w:fldChar w:fldCharType="begin"/>
        </w:r>
        <w:r>
          <w:rPr>
            <w:noProof/>
            <w:webHidden/>
          </w:rPr>
          <w:instrText xml:space="preserve"> PAGEREF _Toc192829973 \h </w:instrText>
        </w:r>
        <w:r>
          <w:rPr>
            <w:noProof/>
            <w:webHidden/>
          </w:rPr>
        </w:r>
        <w:r>
          <w:rPr>
            <w:noProof/>
            <w:webHidden/>
          </w:rPr>
          <w:fldChar w:fldCharType="separate"/>
        </w:r>
        <w:r w:rsidR="00D2602D">
          <w:rPr>
            <w:noProof/>
            <w:webHidden/>
          </w:rPr>
          <w:t>37</w:t>
        </w:r>
        <w:r>
          <w:rPr>
            <w:noProof/>
            <w:webHidden/>
          </w:rPr>
          <w:fldChar w:fldCharType="end"/>
        </w:r>
      </w:hyperlink>
    </w:p>
    <w:p w14:paraId="516B7747" w14:textId="2688A284"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4" w:history="1">
        <w:r w:rsidRPr="00C10073">
          <w:rPr>
            <w:rStyle w:val="Hyperlink"/>
            <w:noProof/>
          </w:rPr>
          <w:t>4.1.1.3</w:t>
        </w:r>
        <w:r>
          <w:rPr>
            <w:rFonts w:asciiTheme="minorHAnsi" w:eastAsiaTheme="minorEastAsia" w:hAnsiTheme="minorHAnsi"/>
            <w:i w:val="0"/>
            <w:noProof/>
            <w:kern w:val="2"/>
            <w:szCs w:val="24"/>
            <w:lang w:eastAsia="pt-BR"/>
            <w14:ligatures w14:val="standardContextual"/>
          </w:rPr>
          <w:tab/>
        </w:r>
        <w:r w:rsidRPr="00C10073">
          <w:rPr>
            <w:rStyle w:val="Hyperlink"/>
            <w:noProof/>
          </w:rPr>
          <w:t>Biblioteca de visualização geográfica</w:t>
        </w:r>
        <w:r>
          <w:rPr>
            <w:noProof/>
            <w:webHidden/>
          </w:rPr>
          <w:tab/>
        </w:r>
        <w:r>
          <w:rPr>
            <w:noProof/>
            <w:webHidden/>
          </w:rPr>
          <w:fldChar w:fldCharType="begin"/>
        </w:r>
        <w:r>
          <w:rPr>
            <w:noProof/>
            <w:webHidden/>
          </w:rPr>
          <w:instrText xml:space="preserve"> PAGEREF _Toc192829974 \h </w:instrText>
        </w:r>
        <w:r>
          <w:rPr>
            <w:noProof/>
            <w:webHidden/>
          </w:rPr>
        </w:r>
        <w:r>
          <w:rPr>
            <w:noProof/>
            <w:webHidden/>
          </w:rPr>
          <w:fldChar w:fldCharType="separate"/>
        </w:r>
        <w:r w:rsidR="00D2602D">
          <w:rPr>
            <w:noProof/>
            <w:webHidden/>
          </w:rPr>
          <w:t>37</w:t>
        </w:r>
        <w:r>
          <w:rPr>
            <w:noProof/>
            <w:webHidden/>
          </w:rPr>
          <w:fldChar w:fldCharType="end"/>
        </w:r>
      </w:hyperlink>
    </w:p>
    <w:p w14:paraId="22CBC4FF" w14:textId="4B1DBFD1" w:rsidR="00195C20" w:rsidRDefault="00195C2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829975" w:history="1">
        <w:r w:rsidRPr="00C10073">
          <w:rPr>
            <w:rStyle w:val="Hyperlink"/>
            <w:noProof/>
          </w:rPr>
          <w:t>4.1.1.4</w:t>
        </w:r>
        <w:r>
          <w:rPr>
            <w:rFonts w:asciiTheme="minorHAnsi" w:eastAsiaTheme="minorEastAsia" w:hAnsiTheme="minorHAnsi"/>
            <w:i w:val="0"/>
            <w:noProof/>
            <w:kern w:val="2"/>
            <w:szCs w:val="24"/>
            <w:lang w:eastAsia="pt-BR"/>
            <w14:ligatures w14:val="standardContextual"/>
          </w:rPr>
          <w:tab/>
        </w:r>
        <w:r w:rsidRPr="00C10073">
          <w:rPr>
            <w:rStyle w:val="Hyperlink"/>
            <w:noProof/>
          </w:rPr>
          <w:t>Sistema de Informação Geográfica – SIG</w:t>
        </w:r>
        <w:r>
          <w:rPr>
            <w:noProof/>
            <w:webHidden/>
          </w:rPr>
          <w:tab/>
        </w:r>
        <w:r>
          <w:rPr>
            <w:noProof/>
            <w:webHidden/>
          </w:rPr>
          <w:fldChar w:fldCharType="begin"/>
        </w:r>
        <w:r>
          <w:rPr>
            <w:noProof/>
            <w:webHidden/>
          </w:rPr>
          <w:instrText xml:space="preserve"> PAGEREF _Toc192829975 \h </w:instrText>
        </w:r>
        <w:r>
          <w:rPr>
            <w:noProof/>
            <w:webHidden/>
          </w:rPr>
        </w:r>
        <w:r>
          <w:rPr>
            <w:noProof/>
            <w:webHidden/>
          </w:rPr>
          <w:fldChar w:fldCharType="separate"/>
        </w:r>
        <w:r w:rsidR="00D2602D">
          <w:rPr>
            <w:noProof/>
            <w:webHidden/>
          </w:rPr>
          <w:t>37</w:t>
        </w:r>
        <w:r>
          <w:rPr>
            <w:noProof/>
            <w:webHidden/>
          </w:rPr>
          <w:fldChar w:fldCharType="end"/>
        </w:r>
      </w:hyperlink>
    </w:p>
    <w:p w14:paraId="7E513B2E" w14:textId="7A8B4026"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76" w:history="1">
        <w:r w:rsidRPr="00C10073">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C10073">
          <w:rPr>
            <w:rStyle w:val="Hyperlink"/>
            <w:noProof/>
          </w:rPr>
          <w:t>Etapas</w:t>
        </w:r>
        <w:r>
          <w:rPr>
            <w:noProof/>
            <w:webHidden/>
          </w:rPr>
          <w:tab/>
        </w:r>
        <w:r>
          <w:rPr>
            <w:noProof/>
            <w:webHidden/>
          </w:rPr>
          <w:fldChar w:fldCharType="begin"/>
        </w:r>
        <w:r>
          <w:rPr>
            <w:noProof/>
            <w:webHidden/>
          </w:rPr>
          <w:instrText xml:space="preserve"> PAGEREF _Toc192829976 \h </w:instrText>
        </w:r>
        <w:r>
          <w:rPr>
            <w:noProof/>
            <w:webHidden/>
          </w:rPr>
        </w:r>
        <w:r>
          <w:rPr>
            <w:noProof/>
            <w:webHidden/>
          </w:rPr>
          <w:fldChar w:fldCharType="separate"/>
        </w:r>
        <w:r w:rsidR="00D2602D">
          <w:rPr>
            <w:noProof/>
            <w:webHidden/>
          </w:rPr>
          <w:t>37</w:t>
        </w:r>
        <w:r>
          <w:rPr>
            <w:noProof/>
            <w:webHidden/>
          </w:rPr>
          <w:fldChar w:fldCharType="end"/>
        </w:r>
      </w:hyperlink>
    </w:p>
    <w:p w14:paraId="0D585E08" w14:textId="7969700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7" w:history="1">
        <w:r w:rsidRPr="00C10073">
          <w:rPr>
            <w:rStyle w:val="Hyperlink"/>
            <w:noProof/>
          </w:rPr>
          <w:t>4.2.1</w:t>
        </w:r>
        <w:r>
          <w:rPr>
            <w:rFonts w:asciiTheme="minorHAnsi" w:eastAsiaTheme="minorEastAsia" w:hAnsiTheme="minorHAnsi"/>
            <w:b w:val="0"/>
            <w:noProof/>
            <w:kern w:val="2"/>
            <w:szCs w:val="24"/>
            <w:lang w:eastAsia="pt-BR"/>
            <w14:ligatures w14:val="standardContextual"/>
          </w:rPr>
          <w:tab/>
        </w:r>
        <w:r w:rsidRPr="00C10073">
          <w:rPr>
            <w:rStyle w:val="Hyperlink"/>
            <w:noProof/>
          </w:rPr>
          <w:t>Obter dados dos lotes de municípios parceiros</w:t>
        </w:r>
        <w:r>
          <w:rPr>
            <w:noProof/>
            <w:webHidden/>
          </w:rPr>
          <w:tab/>
        </w:r>
        <w:r>
          <w:rPr>
            <w:noProof/>
            <w:webHidden/>
          </w:rPr>
          <w:fldChar w:fldCharType="begin"/>
        </w:r>
        <w:r>
          <w:rPr>
            <w:noProof/>
            <w:webHidden/>
          </w:rPr>
          <w:instrText xml:space="preserve"> PAGEREF _Toc192829977 \h </w:instrText>
        </w:r>
        <w:r>
          <w:rPr>
            <w:noProof/>
            <w:webHidden/>
          </w:rPr>
        </w:r>
        <w:r>
          <w:rPr>
            <w:noProof/>
            <w:webHidden/>
          </w:rPr>
          <w:fldChar w:fldCharType="separate"/>
        </w:r>
        <w:r w:rsidR="00D2602D">
          <w:rPr>
            <w:noProof/>
            <w:webHidden/>
          </w:rPr>
          <w:t>38</w:t>
        </w:r>
        <w:r>
          <w:rPr>
            <w:noProof/>
            <w:webHidden/>
          </w:rPr>
          <w:fldChar w:fldCharType="end"/>
        </w:r>
      </w:hyperlink>
    </w:p>
    <w:p w14:paraId="121C1860" w14:textId="57C0117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8" w:history="1">
        <w:r w:rsidRPr="00C10073">
          <w:rPr>
            <w:rStyle w:val="Hyperlink"/>
            <w:noProof/>
          </w:rPr>
          <w:t>4.2.2</w:t>
        </w:r>
        <w:r>
          <w:rPr>
            <w:rFonts w:asciiTheme="minorHAnsi" w:eastAsiaTheme="minorEastAsia" w:hAnsiTheme="minorHAnsi"/>
            <w:b w:val="0"/>
            <w:noProof/>
            <w:kern w:val="2"/>
            <w:szCs w:val="24"/>
            <w:lang w:eastAsia="pt-BR"/>
            <w14:ligatures w14:val="standardContextual"/>
          </w:rPr>
          <w:tab/>
        </w:r>
        <w:r w:rsidRPr="00C10073">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2829978 \h </w:instrText>
        </w:r>
        <w:r>
          <w:rPr>
            <w:noProof/>
            <w:webHidden/>
          </w:rPr>
        </w:r>
        <w:r>
          <w:rPr>
            <w:noProof/>
            <w:webHidden/>
          </w:rPr>
          <w:fldChar w:fldCharType="separate"/>
        </w:r>
        <w:r w:rsidR="00D2602D">
          <w:rPr>
            <w:noProof/>
            <w:webHidden/>
          </w:rPr>
          <w:t>38</w:t>
        </w:r>
        <w:r>
          <w:rPr>
            <w:noProof/>
            <w:webHidden/>
          </w:rPr>
          <w:fldChar w:fldCharType="end"/>
        </w:r>
      </w:hyperlink>
    </w:p>
    <w:p w14:paraId="5ADFC894" w14:textId="7FBE56DA"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79" w:history="1">
        <w:r w:rsidRPr="00C10073">
          <w:rPr>
            <w:rStyle w:val="Hyperlink"/>
            <w:noProof/>
          </w:rPr>
          <w:t>4.2.3</w:t>
        </w:r>
        <w:r>
          <w:rPr>
            <w:rFonts w:asciiTheme="minorHAnsi" w:eastAsiaTheme="minorEastAsia" w:hAnsiTheme="minorHAnsi"/>
            <w:b w:val="0"/>
            <w:noProof/>
            <w:kern w:val="2"/>
            <w:szCs w:val="24"/>
            <w:lang w:eastAsia="pt-BR"/>
            <w14:ligatures w14:val="standardContextual"/>
          </w:rPr>
          <w:tab/>
        </w:r>
        <w:r w:rsidRPr="00C10073">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2829979 \h </w:instrText>
        </w:r>
        <w:r>
          <w:rPr>
            <w:noProof/>
            <w:webHidden/>
          </w:rPr>
        </w:r>
        <w:r>
          <w:rPr>
            <w:noProof/>
            <w:webHidden/>
          </w:rPr>
          <w:fldChar w:fldCharType="separate"/>
        </w:r>
        <w:r w:rsidR="00D2602D">
          <w:rPr>
            <w:noProof/>
            <w:webHidden/>
          </w:rPr>
          <w:t>40</w:t>
        </w:r>
        <w:r>
          <w:rPr>
            <w:noProof/>
            <w:webHidden/>
          </w:rPr>
          <w:fldChar w:fldCharType="end"/>
        </w:r>
      </w:hyperlink>
    </w:p>
    <w:p w14:paraId="561ECE53" w14:textId="3C559333"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0" w:history="1">
        <w:r w:rsidRPr="00C10073">
          <w:rPr>
            <w:rStyle w:val="Hyperlink"/>
            <w:noProof/>
          </w:rPr>
          <w:t>4.2.4</w:t>
        </w:r>
        <w:r>
          <w:rPr>
            <w:rFonts w:asciiTheme="minorHAnsi" w:eastAsiaTheme="minorEastAsia" w:hAnsiTheme="minorHAnsi"/>
            <w:b w:val="0"/>
            <w:noProof/>
            <w:kern w:val="2"/>
            <w:szCs w:val="24"/>
            <w:lang w:eastAsia="pt-BR"/>
            <w14:ligatures w14:val="standardContextual"/>
          </w:rPr>
          <w:tab/>
        </w:r>
        <w:r w:rsidRPr="00C10073">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2829980 \h </w:instrText>
        </w:r>
        <w:r>
          <w:rPr>
            <w:noProof/>
            <w:webHidden/>
          </w:rPr>
        </w:r>
        <w:r>
          <w:rPr>
            <w:noProof/>
            <w:webHidden/>
          </w:rPr>
          <w:fldChar w:fldCharType="separate"/>
        </w:r>
        <w:r w:rsidR="00D2602D">
          <w:rPr>
            <w:noProof/>
            <w:webHidden/>
          </w:rPr>
          <w:t>40</w:t>
        </w:r>
        <w:r>
          <w:rPr>
            <w:noProof/>
            <w:webHidden/>
          </w:rPr>
          <w:fldChar w:fldCharType="end"/>
        </w:r>
      </w:hyperlink>
    </w:p>
    <w:p w14:paraId="76DE29F4" w14:textId="3798E612"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1" w:history="1">
        <w:r w:rsidRPr="00C10073">
          <w:rPr>
            <w:rStyle w:val="Hyperlink"/>
            <w:noProof/>
          </w:rPr>
          <w:t>4.2.5</w:t>
        </w:r>
        <w:r>
          <w:rPr>
            <w:rFonts w:asciiTheme="minorHAnsi" w:eastAsiaTheme="minorEastAsia" w:hAnsiTheme="minorHAnsi"/>
            <w:b w:val="0"/>
            <w:noProof/>
            <w:kern w:val="2"/>
            <w:szCs w:val="24"/>
            <w:lang w:eastAsia="pt-BR"/>
            <w14:ligatures w14:val="standardContextual"/>
          </w:rPr>
          <w:tab/>
        </w:r>
        <w:r w:rsidRPr="00C10073">
          <w:rPr>
            <w:rStyle w:val="Hyperlink"/>
            <w:noProof/>
          </w:rPr>
          <w:t>Criar classes para os endereços agrupados.</w:t>
        </w:r>
        <w:r>
          <w:rPr>
            <w:noProof/>
            <w:webHidden/>
          </w:rPr>
          <w:tab/>
        </w:r>
        <w:r>
          <w:rPr>
            <w:noProof/>
            <w:webHidden/>
          </w:rPr>
          <w:fldChar w:fldCharType="begin"/>
        </w:r>
        <w:r>
          <w:rPr>
            <w:noProof/>
            <w:webHidden/>
          </w:rPr>
          <w:instrText xml:space="preserve"> PAGEREF _Toc192829981 \h </w:instrText>
        </w:r>
        <w:r>
          <w:rPr>
            <w:noProof/>
            <w:webHidden/>
          </w:rPr>
        </w:r>
        <w:r>
          <w:rPr>
            <w:noProof/>
            <w:webHidden/>
          </w:rPr>
          <w:fldChar w:fldCharType="separate"/>
        </w:r>
        <w:r w:rsidR="00D2602D">
          <w:rPr>
            <w:noProof/>
            <w:webHidden/>
          </w:rPr>
          <w:t>40</w:t>
        </w:r>
        <w:r>
          <w:rPr>
            <w:noProof/>
            <w:webHidden/>
          </w:rPr>
          <w:fldChar w:fldCharType="end"/>
        </w:r>
      </w:hyperlink>
    </w:p>
    <w:p w14:paraId="43FC73BF" w14:textId="5E0293D6"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2" w:history="1">
        <w:r w:rsidRPr="00C10073">
          <w:rPr>
            <w:rStyle w:val="Hyperlink"/>
            <w:noProof/>
          </w:rPr>
          <w:t>4.2.6</w:t>
        </w:r>
        <w:r>
          <w:rPr>
            <w:rFonts w:asciiTheme="minorHAnsi" w:eastAsiaTheme="minorEastAsia" w:hAnsiTheme="minorHAnsi"/>
            <w:b w:val="0"/>
            <w:noProof/>
            <w:kern w:val="2"/>
            <w:szCs w:val="24"/>
            <w:lang w:eastAsia="pt-BR"/>
            <w14:ligatures w14:val="standardContextual"/>
          </w:rPr>
          <w:tab/>
        </w:r>
        <w:r w:rsidRPr="00C10073">
          <w:rPr>
            <w:rStyle w:val="Hyperlink"/>
            <w:noProof/>
          </w:rPr>
          <w:t>Desenvolver um protótipo para testes.</w:t>
        </w:r>
        <w:r>
          <w:rPr>
            <w:noProof/>
            <w:webHidden/>
          </w:rPr>
          <w:tab/>
        </w:r>
        <w:r>
          <w:rPr>
            <w:noProof/>
            <w:webHidden/>
          </w:rPr>
          <w:fldChar w:fldCharType="begin"/>
        </w:r>
        <w:r>
          <w:rPr>
            <w:noProof/>
            <w:webHidden/>
          </w:rPr>
          <w:instrText xml:space="preserve"> PAGEREF _Toc192829982 \h </w:instrText>
        </w:r>
        <w:r>
          <w:rPr>
            <w:noProof/>
            <w:webHidden/>
          </w:rPr>
        </w:r>
        <w:r>
          <w:rPr>
            <w:noProof/>
            <w:webHidden/>
          </w:rPr>
          <w:fldChar w:fldCharType="separate"/>
        </w:r>
        <w:r w:rsidR="00D2602D">
          <w:rPr>
            <w:noProof/>
            <w:webHidden/>
          </w:rPr>
          <w:t>40</w:t>
        </w:r>
        <w:r>
          <w:rPr>
            <w:noProof/>
            <w:webHidden/>
          </w:rPr>
          <w:fldChar w:fldCharType="end"/>
        </w:r>
      </w:hyperlink>
    </w:p>
    <w:p w14:paraId="46F134D6" w14:textId="0AC01A56"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3" w:history="1">
        <w:r w:rsidRPr="00C10073">
          <w:rPr>
            <w:rStyle w:val="Hyperlink"/>
            <w:noProof/>
          </w:rPr>
          <w:t>4.2.7</w:t>
        </w:r>
        <w:r>
          <w:rPr>
            <w:rFonts w:asciiTheme="minorHAnsi" w:eastAsiaTheme="minorEastAsia" w:hAnsiTheme="minorHAnsi"/>
            <w:b w:val="0"/>
            <w:noProof/>
            <w:kern w:val="2"/>
            <w:szCs w:val="24"/>
            <w:lang w:eastAsia="pt-BR"/>
            <w14:ligatures w14:val="standardContextual"/>
          </w:rPr>
          <w:tab/>
        </w:r>
        <w:r w:rsidRPr="00C10073">
          <w:rPr>
            <w:rStyle w:val="Hyperlink"/>
            <w:noProof/>
          </w:rPr>
          <w:t>Testar protótipo com dados selecionados.</w:t>
        </w:r>
        <w:r>
          <w:rPr>
            <w:noProof/>
            <w:webHidden/>
          </w:rPr>
          <w:tab/>
        </w:r>
        <w:r>
          <w:rPr>
            <w:noProof/>
            <w:webHidden/>
          </w:rPr>
          <w:fldChar w:fldCharType="begin"/>
        </w:r>
        <w:r>
          <w:rPr>
            <w:noProof/>
            <w:webHidden/>
          </w:rPr>
          <w:instrText xml:space="preserve"> PAGEREF _Toc192829983 \h </w:instrText>
        </w:r>
        <w:r>
          <w:rPr>
            <w:noProof/>
            <w:webHidden/>
          </w:rPr>
        </w:r>
        <w:r>
          <w:rPr>
            <w:noProof/>
            <w:webHidden/>
          </w:rPr>
          <w:fldChar w:fldCharType="separate"/>
        </w:r>
        <w:r w:rsidR="00D2602D">
          <w:rPr>
            <w:noProof/>
            <w:webHidden/>
          </w:rPr>
          <w:t>40</w:t>
        </w:r>
        <w:r>
          <w:rPr>
            <w:noProof/>
            <w:webHidden/>
          </w:rPr>
          <w:fldChar w:fldCharType="end"/>
        </w:r>
      </w:hyperlink>
    </w:p>
    <w:p w14:paraId="2E84D667" w14:textId="6AA4422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4" w:history="1">
        <w:r w:rsidRPr="00C10073">
          <w:rPr>
            <w:rStyle w:val="Hyperlink"/>
            <w:noProof/>
          </w:rPr>
          <w:t>4.2.8</w:t>
        </w:r>
        <w:r>
          <w:rPr>
            <w:rFonts w:asciiTheme="minorHAnsi" w:eastAsiaTheme="minorEastAsia" w:hAnsiTheme="minorHAnsi"/>
            <w:b w:val="0"/>
            <w:noProof/>
            <w:kern w:val="2"/>
            <w:szCs w:val="24"/>
            <w:lang w:eastAsia="pt-BR"/>
            <w14:ligatures w14:val="standardContextual"/>
          </w:rPr>
          <w:tab/>
        </w:r>
        <w:r w:rsidRPr="00C10073">
          <w:rPr>
            <w:rStyle w:val="Hyperlink"/>
            <w:noProof/>
          </w:rPr>
          <w:t>Gerar imagem das quadras.</w:t>
        </w:r>
        <w:r>
          <w:rPr>
            <w:noProof/>
            <w:webHidden/>
          </w:rPr>
          <w:tab/>
        </w:r>
        <w:r>
          <w:rPr>
            <w:noProof/>
            <w:webHidden/>
          </w:rPr>
          <w:fldChar w:fldCharType="begin"/>
        </w:r>
        <w:r>
          <w:rPr>
            <w:noProof/>
            <w:webHidden/>
          </w:rPr>
          <w:instrText xml:space="preserve"> PAGEREF _Toc192829984 \h </w:instrText>
        </w:r>
        <w:r>
          <w:rPr>
            <w:noProof/>
            <w:webHidden/>
          </w:rPr>
        </w:r>
        <w:r>
          <w:rPr>
            <w:noProof/>
            <w:webHidden/>
          </w:rPr>
          <w:fldChar w:fldCharType="separate"/>
        </w:r>
        <w:r w:rsidR="00D2602D">
          <w:rPr>
            <w:noProof/>
            <w:webHidden/>
          </w:rPr>
          <w:t>40</w:t>
        </w:r>
        <w:r>
          <w:rPr>
            <w:noProof/>
            <w:webHidden/>
          </w:rPr>
          <w:fldChar w:fldCharType="end"/>
        </w:r>
      </w:hyperlink>
    </w:p>
    <w:p w14:paraId="3921ED08" w14:textId="0E39376B"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5" w:history="1">
        <w:r w:rsidRPr="00C10073">
          <w:rPr>
            <w:rStyle w:val="Hyperlink"/>
            <w:noProof/>
          </w:rPr>
          <w:t>4.2.9</w:t>
        </w:r>
        <w:r>
          <w:rPr>
            <w:rFonts w:asciiTheme="minorHAnsi" w:eastAsiaTheme="minorEastAsia" w:hAnsiTheme="minorHAnsi"/>
            <w:b w:val="0"/>
            <w:noProof/>
            <w:kern w:val="2"/>
            <w:szCs w:val="24"/>
            <w:lang w:eastAsia="pt-BR"/>
            <w14:ligatures w14:val="standardContextual"/>
          </w:rPr>
          <w:tab/>
        </w:r>
        <w:r w:rsidRPr="00C10073">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2829985 \h </w:instrText>
        </w:r>
        <w:r>
          <w:rPr>
            <w:noProof/>
            <w:webHidden/>
          </w:rPr>
        </w:r>
        <w:r>
          <w:rPr>
            <w:noProof/>
            <w:webHidden/>
          </w:rPr>
          <w:fldChar w:fldCharType="separate"/>
        </w:r>
        <w:r w:rsidR="00D2602D">
          <w:rPr>
            <w:noProof/>
            <w:webHidden/>
          </w:rPr>
          <w:t>40</w:t>
        </w:r>
        <w:r>
          <w:rPr>
            <w:noProof/>
            <w:webHidden/>
          </w:rPr>
          <w:fldChar w:fldCharType="end"/>
        </w:r>
      </w:hyperlink>
    </w:p>
    <w:p w14:paraId="658F2DE9" w14:textId="2BA30FDD"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6" w:history="1">
        <w:r w:rsidRPr="00C10073">
          <w:rPr>
            <w:rStyle w:val="Hyperlink"/>
            <w:noProof/>
          </w:rPr>
          <w:t>4.2.10</w:t>
        </w:r>
        <w:r>
          <w:rPr>
            <w:rFonts w:asciiTheme="minorHAnsi" w:eastAsiaTheme="minorEastAsia" w:hAnsiTheme="minorHAnsi"/>
            <w:b w:val="0"/>
            <w:noProof/>
            <w:kern w:val="2"/>
            <w:szCs w:val="24"/>
            <w:lang w:eastAsia="pt-BR"/>
            <w14:ligatures w14:val="standardContextual"/>
          </w:rPr>
          <w:tab/>
        </w:r>
        <w:r w:rsidRPr="00C10073">
          <w:rPr>
            <w:rStyle w:val="Hyperlink"/>
            <w:noProof/>
          </w:rPr>
          <w:t>Associar as quadras remanescentes manualmente.</w:t>
        </w:r>
        <w:r>
          <w:rPr>
            <w:noProof/>
            <w:webHidden/>
          </w:rPr>
          <w:tab/>
        </w:r>
        <w:r>
          <w:rPr>
            <w:noProof/>
            <w:webHidden/>
          </w:rPr>
          <w:fldChar w:fldCharType="begin"/>
        </w:r>
        <w:r>
          <w:rPr>
            <w:noProof/>
            <w:webHidden/>
          </w:rPr>
          <w:instrText xml:space="preserve"> PAGEREF _Toc192829986 \h </w:instrText>
        </w:r>
        <w:r>
          <w:rPr>
            <w:noProof/>
            <w:webHidden/>
          </w:rPr>
        </w:r>
        <w:r>
          <w:rPr>
            <w:noProof/>
            <w:webHidden/>
          </w:rPr>
          <w:fldChar w:fldCharType="separate"/>
        </w:r>
        <w:r w:rsidR="00D2602D">
          <w:rPr>
            <w:noProof/>
            <w:webHidden/>
          </w:rPr>
          <w:t>41</w:t>
        </w:r>
        <w:r>
          <w:rPr>
            <w:noProof/>
            <w:webHidden/>
          </w:rPr>
          <w:fldChar w:fldCharType="end"/>
        </w:r>
      </w:hyperlink>
    </w:p>
    <w:p w14:paraId="40E133F6" w14:textId="2432B65A" w:rsidR="00195C20" w:rsidRDefault="00195C2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829987" w:history="1">
        <w:r w:rsidRPr="00C10073">
          <w:rPr>
            <w:rStyle w:val="Hyperlink"/>
            <w:noProof/>
          </w:rPr>
          <w:t>4.2.11</w:t>
        </w:r>
        <w:r>
          <w:rPr>
            <w:rFonts w:asciiTheme="minorHAnsi" w:eastAsiaTheme="minorEastAsia" w:hAnsiTheme="minorHAnsi"/>
            <w:b w:val="0"/>
            <w:noProof/>
            <w:kern w:val="2"/>
            <w:szCs w:val="24"/>
            <w:lang w:eastAsia="pt-BR"/>
            <w14:ligatures w14:val="standardContextual"/>
          </w:rPr>
          <w:tab/>
        </w:r>
        <w:r w:rsidRPr="00C10073">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2829987 \h </w:instrText>
        </w:r>
        <w:r>
          <w:rPr>
            <w:noProof/>
            <w:webHidden/>
          </w:rPr>
        </w:r>
        <w:r>
          <w:rPr>
            <w:noProof/>
            <w:webHidden/>
          </w:rPr>
          <w:fldChar w:fldCharType="separate"/>
        </w:r>
        <w:r w:rsidR="00D2602D">
          <w:rPr>
            <w:noProof/>
            <w:webHidden/>
          </w:rPr>
          <w:t>41</w:t>
        </w:r>
        <w:r>
          <w:rPr>
            <w:noProof/>
            <w:webHidden/>
          </w:rPr>
          <w:fldChar w:fldCharType="end"/>
        </w:r>
      </w:hyperlink>
    </w:p>
    <w:p w14:paraId="1A9348EC" w14:textId="7D2ABC8D" w:rsidR="00195C20" w:rsidRDefault="00195C2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829988" w:history="1">
        <w:r w:rsidRPr="00C10073">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C10073">
          <w:rPr>
            <w:rStyle w:val="Hyperlink"/>
            <w:noProof/>
          </w:rPr>
          <w:t>cronograma</w:t>
        </w:r>
        <w:r>
          <w:rPr>
            <w:noProof/>
            <w:webHidden/>
          </w:rPr>
          <w:tab/>
        </w:r>
        <w:r>
          <w:rPr>
            <w:noProof/>
            <w:webHidden/>
          </w:rPr>
          <w:fldChar w:fldCharType="begin"/>
        </w:r>
        <w:r>
          <w:rPr>
            <w:noProof/>
            <w:webHidden/>
          </w:rPr>
          <w:instrText xml:space="preserve"> PAGEREF _Toc192829988 \h </w:instrText>
        </w:r>
        <w:r>
          <w:rPr>
            <w:noProof/>
            <w:webHidden/>
          </w:rPr>
        </w:r>
        <w:r>
          <w:rPr>
            <w:noProof/>
            <w:webHidden/>
          </w:rPr>
          <w:fldChar w:fldCharType="separate"/>
        </w:r>
        <w:r w:rsidR="00D2602D">
          <w:rPr>
            <w:noProof/>
            <w:webHidden/>
          </w:rPr>
          <w:t>41</w:t>
        </w:r>
        <w:r>
          <w:rPr>
            <w:noProof/>
            <w:webHidden/>
          </w:rPr>
          <w:fldChar w:fldCharType="end"/>
        </w:r>
      </w:hyperlink>
    </w:p>
    <w:p w14:paraId="1F61566F" w14:textId="1B5EA767"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89" w:history="1">
        <w:r w:rsidRPr="00C10073">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Resultados e Discussão:</w:t>
        </w:r>
        <w:r>
          <w:rPr>
            <w:noProof/>
            <w:webHidden/>
          </w:rPr>
          <w:tab/>
        </w:r>
        <w:r>
          <w:rPr>
            <w:noProof/>
            <w:webHidden/>
          </w:rPr>
          <w:fldChar w:fldCharType="begin"/>
        </w:r>
        <w:r>
          <w:rPr>
            <w:noProof/>
            <w:webHidden/>
          </w:rPr>
          <w:instrText xml:space="preserve"> PAGEREF _Toc192829989 \h </w:instrText>
        </w:r>
        <w:r>
          <w:rPr>
            <w:noProof/>
            <w:webHidden/>
          </w:rPr>
        </w:r>
        <w:r>
          <w:rPr>
            <w:noProof/>
            <w:webHidden/>
          </w:rPr>
          <w:fldChar w:fldCharType="separate"/>
        </w:r>
        <w:r w:rsidR="00D2602D">
          <w:rPr>
            <w:noProof/>
            <w:webHidden/>
          </w:rPr>
          <w:t>42</w:t>
        </w:r>
        <w:r>
          <w:rPr>
            <w:noProof/>
            <w:webHidden/>
          </w:rPr>
          <w:fldChar w:fldCharType="end"/>
        </w:r>
      </w:hyperlink>
    </w:p>
    <w:p w14:paraId="743DABD9" w14:textId="1C963342" w:rsidR="00195C20" w:rsidRDefault="00195C2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829990" w:history="1">
        <w:r w:rsidRPr="00C10073">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C10073">
          <w:rPr>
            <w:rStyle w:val="Hyperlink"/>
            <w:noProof/>
          </w:rPr>
          <w:t>bibliografia</w:t>
        </w:r>
        <w:r>
          <w:rPr>
            <w:noProof/>
            <w:webHidden/>
          </w:rPr>
          <w:tab/>
        </w:r>
        <w:r>
          <w:rPr>
            <w:noProof/>
            <w:webHidden/>
          </w:rPr>
          <w:fldChar w:fldCharType="begin"/>
        </w:r>
        <w:r>
          <w:rPr>
            <w:noProof/>
            <w:webHidden/>
          </w:rPr>
          <w:instrText xml:space="preserve"> PAGEREF _Toc192829990 \h </w:instrText>
        </w:r>
        <w:r>
          <w:rPr>
            <w:noProof/>
            <w:webHidden/>
          </w:rPr>
        </w:r>
        <w:r>
          <w:rPr>
            <w:noProof/>
            <w:webHidden/>
          </w:rPr>
          <w:fldChar w:fldCharType="separate"/>
        </w:r>
        <w:r w:rsidR="00D2602D">
          <w:rPr>
            <w:noProof/>
            <w:webHidden/>
          </w:rPr>
          <w:t>43</w:t>
        </w:r>
        <w:r>
          <w:rPr>
            <w:noProof/>
            <w:webHidden/>
          </w:rPr>
          <w:fldChar w:fldCharType="end"/>
        </w:r>
      </w:hyperlink>
    </w:p>
    <w:p w14:paraId="090660D3" w14:textId="7CF6A7A1"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0" w:name="_Toc192829949"/>
      <w:r w:rsidRPr="00693DE7">
        <w:t>Introdução</w:t>
      </w:r>
      <w:bookmarkEnd w:id="0"/>
    </w:p>
    <w:p w14:paraId="7994E985" w14:textId="389FDFA8" w:rsidR="001D772A" w:rsidRPr="00693DE7" w:rsidRDefault="004D2D10" w:rsidP="004D2D10">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1BED68EA" w14:textId="766FB8CE" w:rsidR="00AC438D" w:rsidRPr="00693DE7" w:rsidRDefault="00AC438D" w:rsidP="00AC438D">
      <w:r w:rsidRPr="00693DE7">
        <w:t>De acordo com</w:t>
      </w:r>
      <w:r w:rsidR="00950215" w:rsidRPr="00693DE7">
        <w:rPr>
          <w:rFonts w:cs="Arial"/>
          <w:szCs w:val="24"/>
        </w:rPr>
        <w:fldChar w:fldCharType="begin"/>
      </w:r>
      <w:r w:rsidR="00924711">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 xml:space="preserve">Em termos de custos, todo o processo d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4A82C125" w:rsidR="003C23F5" w:rsidRPr="00693DE7" w:rsidRDefault="003C23F5" w:rsidP="001D772A">
      <w:r w:rsidRPr="00693DE7">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1"/>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D2602D" w:rsidRPr="00693DE7">
        <w:t xml:space="preserve">Tabela </w:t>
      </w:r>
      <w:r w:rsidR="00D2602D">
        <w:rPr>
          <w:noProof/>
        </w:rPr>
        <w:t>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676640E5"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00D2602D" w:rsidRPr="00693DE7">
        <w:t xml:space="preserve">Tabela </w:t>
      </w:r>
      <w:r w:rsidR="00D2602D">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00D2602D" w:rsidRPr="00693DE7">
        <w:t xml:space="preserve">Tabela </w:t>
      </w:r>
      <w:r w:rsidR="00D2602D">
        <w:rPr>
          <w:noProof/>
        </w:rPr>
        <w:t>1</w:t>
      </w:r>
      <w:r w:rsidRPr="00693DE7">
        <w:fldChar w:fldCharType="end"/>
      </w:r>
      <w:r w:rsidRPr="00693DE7">
        <w:t>), sendo possível que muitos desses ainda estejam isentos do pagamento do imposto.</w:t>
      </w:r>
    </w:p>
    <w:p w14:paraId="5D7F600E" w14:textId="5AC0C4D2" w:rsidR="00E8487E" w:rsidRPr="00693DE7" w:rsidRDefault="00E8487E" w:rsidP="00145C4C">
      <w:pPr>
        <w:pStyle w:val="Legenda"/>
      </w:pPr>
      <w:bookmarkStart w:id="1" w:name="_Ref191649667"/>
      <w:bookmarkStart w:id="2" w:name="_Ref191818641"/>
      <w:r w:rsidRPr="00693DE7">
        <w:t xml:space="preserve">Tabela </w:t>
      </w:r>
      <w:fldSimple w:instr=" SEQ Tabela \* ARABIC ">
        <w:r w:rsidR="00D2602D">
          <w:rPr>
            <w:noProof/>
          </w:rPr>
          <w:t>1</w:t>
        </w:r>
      </w:fldSimple>
      <w:bookmarkEnd w:id="1"/>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2"/>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2"/>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3"/>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4"/>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6"/>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7"/>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8"/>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CTM) é a necessidade de mão de obra qualificada.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6495D797" w14:textId="4E2161D0" w:rsidR="00E96561" w:rsidRPr="00693DE7" w:rsidRDefault="00314DB7" w:rsidP="00314DB7">
      <w:r w:rsidRPr="00693DE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Pr="00693DE7" w:rsidRDefault="00944B4B" w:rsidP="001D772A">
      <w:pPr>
        <w:rPr>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r w:rsidR="001D772A" w:rsidRPr="00693DE7">
        <w:rPr>
          <w:rFonts w:cs="Arial"/>
          <w:i/>
          <w:szCs w:val="24"/>
        </w:rPr>
        <w:t>fit-for-purpose</w:t>
      </w:r>
      <w:r w:rsidR="001D772A" w:rsidRPr="00693DE7">
        <w:rPr>
          <w:rFonts w:cs="Arial"/>
          <w:szCs w:val="24"/>
        </w:rPr>
        <w:t xml:space="preserve"> </w:t>
      </w:r>
      <w:r w:rsidR="001D772A" w:rsidRPr="00693DE7">
        <w:rPr>
          <w:rFonts w:cs="Arial"/>
          <w:i/>
          <w:szCs w:val="24"/>
        </w:rPr>
        <w:t>for land administration</w:t>
      </w:r>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Enemark; McLaren; Lemmen,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3" w:name="_Toc192829950"/>
      <w:r w:rsidRPr="00693DE7">
        <w:t>Justificativa da pesquisa</w:t>
      </w:r>
      <w:bookmarkEnd w:id="3"/>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721B9F">
        <w:t>processo que associa objetos espaciais a coordenadas geodésicas</w:t>
      </w:r>
      <w:r w:rsidRPr="00721B9F">
        <w:t xml:space="preserve"> </w:t>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Default="00FD1174" w:rsidP="00AA4451">
      <w:pPr>
        <w:pStyle w:val="PargrafodaLista"/>
        <w:numPr>
          <w:ilvl w:val="0"/>
          <w:numId w:val="11"/>
        </w:numPr>
      </w:pPr>
      <w:r w:rsidRPr="00693DE7">
        <w:t xml:space="preserve">Identificar de forma visual os erros </w:t>
      </w:r>
      <w:r w:rsidR="00C95449" w:rsidRPr="00693DE7">
        <w:t>presentes no cadastro descritivo;</w:t>
      </w:r>
    </w:p>
    <w:p w14:paraId="1FBCBB99" w14:textId="47CF72D8" w:rsidR="00CC08B2" w:rsidRDefault="00CC08B2" w:rsidP="00AA4451">
      <w:pPr>
        <w:pStyle w:val="PargrafodaLista"/>
        <w:numPr>
          <w:ilvl w:val="0"/>
          <w:numId w:val="11"/>
        </w:numPr>
      </w:pPr>
      <w:r w:rsidRPr="00CC08B2">
        <w:t>Criar objetos geográficos em escala a partir dos dados textuais, que possam ser georreferenciados com uma precisão razoável, custo baixo e de forma automatizada.</w:t>
      </w:r>
    </w:p>
    <w:p w14:paraId="4538EC7A" w14:textId="5B193F91" w:rsidR="009B6185" w:rsidRDefault="009B6185" w:rsidP="009B6185">
      <w:r w:rsidRPr="009B6185">
        <w:t>Este trabalho está em consonância com a área de concentração Gestão Territorial e a linha de pesquisa é a de Cadastro Territorial Multifinalitário.</w:t>
      </w:r>
    </w:p>
    <w:p w14:paraId="6C8A351B" w14:textId="772FEB56" w:rsidR="00FD5223" w:rsidRPr="00693DE7" w:rsidRDefault="00FD5223" w:rsidP="000B458E">
      <w:pPr>
        <w:pStyle w:val="Ttulo3"/>
      </w:pPr>
      <w:bookmarkStart w:id="4" w:name="_Toc192829951"/>
      <w:r w:rsidRPr="00693DE7">
        <w:t>Objetivos</w:t>
      </w:r>
      <w:bookmarkEnd w:id="4"/>
      <w:r w:rsidRPr="00693DE7">
        <w:t xml:space="preserve"> </w:t>
      </w:r>
    </w:p>
    <w:p w14:paraId="7F6D8CEE" w14:textId="6C3F924B" w:rsidR="008743D9" w:rsidRPr="001C25FF" w:rsidRDefault="008743D9" w:rsidP="001C25FF">
      <w:r w:rsidRPr="001C25FF">
        <w:t xml:space="preserve">O objetivo geral desta pesquisa é desenvolver </w:t>
      </w:r>
      <w:r w:rsidR="002E4487" w:rsidRPr="001C25FF">
        <w:t xml:space="preserve">uma metodologia para converter as descrições alfanuméricas de um cadastro em objetos geográficos e </w:t>
      </w:r>
      <w:r w:rsidR="00776AE0" w:rsidRPr="001C25FF">
        <w:t>georreferenciá-los. Tendo</w:t>
      </w:r>
      <w:r w:rsidRPr="001C25FF">
        <w:t xml:space="preserve"> como </w:t>
      </w:r>
      <w:r w:rsidR="00776AE0" w:rsidRPr="001C25FF">
        <w:t>objetivos específicos</w:t>
      </w:r>
      <w:r w:rsidR="00AA40A4">
        <w:t>:</w:t>
      </w:r>
    </w:p>
    <w:p w14:paraId="0D244D50" w14:textId="0DE700B1" w:rsidR="00FD5223" w:rsidRPr="001C25FF" w:rsidRDefault="0003394F" w:rsidP="001C25FF">
      <w:pPr>
        <w:pStyle w:val="PargrafodaLista"/>
        <w:numPr>
          <w:ilvl w:val="0"/>
          <w:numId w:val="12"/>
        </w:numPr>
      </w:pPr>
      <w:r w:rsidRPr="001C25FF">
        <w:t>R</w:t>
      </w:r>
      <w:r w:rsidR="00FD5223" w:rsidRPr="001C25FF">
        <w:t xml:space="preserve">ealizar o reconhecimento óptico de caracteres (OCR) dos manuais do CIATA para gerar documentos PDF indexáveis; </w:t>
      </w:r>
    </w:p>
    <w:p w14:paraId="44B6BD52" w14:textId="7212386D" w:rsidR="00FD5223" w:rsidRPr="001C25FF" w:rsidRDefault="00FD5223" w:rsidP="001C25FF">
      <w:pPr>
        <w:pStyle w:val="PargrafodaLista"/>
        <w:numPr>
          <w:ilvl w:val="0"/>
          <w:numId w:val="12"/>
        </w:numPr>
      </w:pPr>
      <w:r w:rsidRPr="001C25FF">
        <w:t xml:space="preserve">Definir o conjunto mínimo de atributos textuais necessários para a criação de imagens representativas da distribuição da malha de lotes urbanas; </w:t>
      </w:r>
    </w:p>
    <w:p w14:paraId="3189C2AA" w14:textId="400B9B4B" w:rsidR="00FD5223" w:rsidRPr="001C25FF" w:rsidRDefault="00FD5223" w:rsidP="001C25FF">
      <w:pPr>
        <w:pStyle w:val="PargrafodaLista"/>
        <w:numPr>
          <w:ilvl w:val="0"/>
          <w:numId w:val="12"/>
        </w:numPr>
      </w:pPr>
      <w:r w:rsidRPr="001C25FF">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5" w:name="_Toc192829952"/>
      <w:r w:rsidRPr="00693DE7">
        <w:t>fundamentação teórica</w:t>
      </w:r>
      <w:bookmarkEnd w:id="5"/>
    </w:p>
    <w:p w14:paraId="1997E2DB" w14:textId="7A3D011F" w:rsidR="005C18A5" w:rsidRPr="00693DE7" w:rsidRDefault="002D7149" w:rsidP="001C25FF">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73FCB627" w14:textId="77777777" w:rsidR="001D772A" w:rsidRPr="00693DE7" w:rsidRDefault="001D772A" w:rsidP="005650AF">
      <w:pPr>
        <w:pStyle w:val="Ttulo2"/>
      </w:pPr>
      <w:bookmarkStart w:id="6" w:name="_Toc192829953"/>
      <w:r w:rsidRPr="00693DE7">
        <w:t>O CIATA</w:t>
      </w:r>
      <w:bookmarkEnd w:id="6"/>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7"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Land Administration Domain Model</w:t>
      </w:r>
      <w:r w:rsidRPr="00693DE7">
        <w:t xml:space="preserve">). </w:t>
      </w:r>
    </w:p>
    <w:p w14:paraId="2B6A8539" w14:textId="7381D494" w:rsidR="001D772A" w:rsidRPr="00693DE7" w:rsidRDefault="001D772A" w:rsidP="001D772A">
      <w:r w:rsidRPr="00693DE7">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8" w:name="_Toc183090298"/>
      <w:bookmarkStart w:id="9" w:name="_Toc192829954"/>
      <w:r w:rsidRPr="00693DE7">
        <w:t>Modelo conceitual</w:t>
      </w:r>
      <w:bookmarkEnd w:id="8"/>
      <w:r w:rsidRPr="00693DE7">
        <w:t xml:space="preserve"> </w:t>
      </w:r>
      <w:r w:rsidR="00A35335" w:rsidRPr="00693DE7">
        <w:t>d</w:t>
      </w:r>
      <w:r w:rsidRPr="00693DE7">
        <w:t xml:space="preserve">o </w:t>
      </w:r>
      <w:r w:rsidR="00A35335" w:rsidRPr="00693DE7">
        <w:t>CIATA</w:t>
      </w:r>
      <w:bookmarkEnd w:id="9"/>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10" w:name="_Toc183090299"/>
      <w:bookmarkStart w:id="11" w:name="_Ref191671060"/>
      <w:bookmarkStart w:id="12" w:name="_Toc192829955"/>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10"/>
      <w:r w:rsidR="00AE4395" w:rsidRPr="00693DE7">
        <w:t xml:space="preserve">ecnológico do </w:t>
      </w:r>
      <w:r w:rsidRPr="00693DE7">
        <w:t>CIATA</w:t>
      </w:r>
      <w:bookmarkEnd w:id="11"/>
      <w:bookmarkEnd w:id="12"/>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13" w:name="_Toc183090300"/>
      <w:bookmarkStart w:id="14" w:name="_Toc192829956"/>
      <w:r w:rsidRPr="00693DE7">
        <w:t>Custo dos equipamentos</w:t>
      </w:r>
      <w:bookmarkEnd w:id="13"/>
      <w:bookmarkEnd w:id="14"/>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15" w:name="_Toc183090301"/>
      <w:bookmarkStart w:id="16" w:name="_Toc192829957"/>
      <w:r w:rsidRPr="00693DE7">
        <w:t>Memória secundária LIMITADA</w:t>
      </w:r>
      <w:bookmarkEnd w:id="15"/>
      <w:bookmarkEnd w:id="16"/>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6CA4E9C0" w14:textId="3CFA83AE"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001D2AA7" w:rsidRPr="00693DE7">
        <w:fldChar w:fldCharType="begin"/>
      </w:r>
      <w:r w:rsidR="001D2AA7" w:rsidRPr="00693DE7">
        <w:instrText xml:space="preserve"> REF _Ref192485580 \h </w:instrText>
      </w:r>
      <w:r w:rsidR="001D2AA7" w:rsidRPr="00693DE7">
        <w:fldChar w:fldCharType="separate"/>
      </w:r>
      <w:r w:rsidR="00D2602D" w:rsidRPr="00693DE7">
        <w:t xml:space="preserve">Tabela </w:t>
      </w:r>
      <w:r w:rsidR="00D2602D">
        <w:rPr>
          <w:noProof/>
        </w:rPr>
        <w:t>2</w:t>
      </w:r>
      <w:r w:rsidR="001D2AA7" w:rsidRPr="00693DE7">
        <w:fldChar w:fldCharType="end"/>
      </w:r>
      <w:r w:rsidR="001D2AA7" w:rsidRPr="00693DE7">
        <w:t xml:space="preserve"> e</w:t>
      </w:r>
      <w:r w:rsidR="00737C7F">
        <w:t xml:space="preserve"> </w:t>
      </w:r>
      <w:r w:rsidR="00737C7F">
        <w:fldChar w:fldCharType="begin"/>
      </w:r>
      <w:r w:rsidR="00737C7F">
        <w:instrText xml:space="preserve"> REF _Ref192830144 \h </w:instrText>
      </w:r>
      <w:r w:rsidR="00737C7F">
        <w:fldChar w:fldCharType="separate"/>
      </w:r>
      <w:r w:rsidR="00D2602D" w:rsidRPr="00693DE7">
        <w:t xml:space="preserve">Figura </w:t>
      </w:r>
      <w:r w:rsidR="00D2602D">
        <w:rPr>
          <w:noProof/>
        </w:rPr>
        <w:t>1</w:t>
      </w:r>
      <w:r w:rsidR="00737C7F">
        <w:fldChar w:fldCharType="end"/>
      </w:r>
      <w:r w:rsidRPr="00693DE7">
        <w:t>).</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nos dias atuais, ela era comum na época da implementação do CIATA.</w:t>
      </w:r>
    </w:p>
    <w:p w14:paraId="0DA85EF8" w14:textId="659DE40A" w:rsidR="004409CC" w:rsidRPr="00693DE7" w:rsidRDefault="004409CC" w:rsidP="00145C4C">
      <w:pPr>
        <w:pStyle w:val="Legenda"/>
      </w:pPr>
    </w:p>
    <w:p w14:paraId="6E46FDCC" w14:textId="4EAA316E" w:rsidR="00186BC3" w:rsidRPr="00693DE7" w:rsidRDefault="00186BC3" w:rsidP="00186BC3">
      <w:pPr>
        <w:pStyle w:val="Legenda"/>
      </w:pPr>
      <w:bookmarkStart w:id="17" w:name="_Ref192485580"/>
      <w:r w:rsidRPr="00693DE7">
        <w:t xml:space="preserve">Tabela </w:t>
      </w:r>
      <w:fldSimple w:instr=" SEQ Tabela \* ARABIC ">
        <w:r w:rsidR="00D2602D">
          <w:rPr>
            <w:noProof/>
          </w:rPr>
          <w:t>2</w:t>
        </w:r>
      </w:fldSimple>
      <w:bookmarkEnd w:id="17"/>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232D1FE9" w:rsidR="004409CC" w:rsidRPr="00693DE7" w:rsidRDefault="004409CC" w:rsidP="00145C4C">
      <w:pPr>
        <w:pStyle w:val="Legenda"/>
      </w:pPr>
      <w:bookmarkStart w:id="18" w:name="_Ref192830144"/>
      <w:bookmarkStart w:id="19" w:name="_Ref182853822"/>
      <w:r w:rsidRPr="00693DE7">
        <w:t xml:space="preserve">Figura </w:t>
      </w:r>
      <w:fldSimple w:instr=" SEQ Figura \* ARABIC ">
        <w:r w:rsidR="00D2602D">
          <w:rPr>
            <w:noProof/>
          </w:rPr>
          <w:t>1</w:t>
        </w:r>
      </w:fldSimple>
      <w:bookmarkEnd w:id="18"/>
      <w:r w:rsidRPr="00693DE7">
        <w:t>:Trecho do manual do CIATA</w:t>
      </w:r>
      <w:bookmarkEnd w:id="19"/>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20" w:name="_Toc183090302"/>
      <w:bookmarkStart w:id="21" w:name="_Toc192829958"/>
      <w:r w:rsidRPr="00693DE7">
        <w:t>Linguagens de programação Pré-SGBDs</w:t>
      </w:r>
      <w:bookmarkEnd w:id="20"/>
      <w:bookmarkEnd w:id="21"/>
    </w:p>
    <w:p w14:paraId="72B4FEEC" w14:textId="77777777" w:rsidR="004409CC" w:rsidRPr="00693DE7" w:rsidRDefault="004409CC" w:rsidP="004409CC">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SGBDs,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22" w:name="_Toc192829959"/>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P</w:t>
      </w:r>
      <w:r w:rsidR="00104F9F" w:rsidRPr="00693DE7">
        <w:rPr>
          <w:i/>
        </w:rPr>
        <w:t>urpose</w:t>
      </w:r>
      <w:bookmarkEnd w:id="22"/>
      <w:r w:rsidR="00104F9F" w:rsidRPr="00693DE7">
        <w:t xml:space="preserve"> </w:t>
      </w:r>
    </w:p>
    <w:p w14:paraId="397AC2CE" w14:textId="438D7144" w:rsidR="001D772A" w:rsidRPr="00693DE7" w:rsidRDefault="001D772A" w:rsidP="001D772A">
      <w:r w:rsidRPr="00693DE7">
        <w:t xml:space="preserve">O conceito de </w:t>
      </w:r>
      <w:r w:rsidR="00CF288B"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r w:rsidR="00E14E65" w:rsidRPr="00693DE7">
        <w:rPr>
          <w:i/>
          <w:iCs/>
        </w:rPr>
        <w:t>Fit-For-Purpose</w:t>
      </w:r>
      <w:r w:rsidR="00E14E65" w:rsidRPr="00693DE7">
        <w:t xml:space="preserve"> </w:t>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w:t>
      </w:r>
      <w:r w:rsidR="000A731D" w:rsidRPr="00693DE7">
        <w:t xml:space="preserve"> </w:t>
      </w:r>
      <w:r w:rsidRPr="00693DE7">
        <w:t>(Enemark; McLaren; Lemmen,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Purpose</w:t>
      </w:r>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23" w:name="_Toc183090305"/>
      <w:bookmarkStart w:id="24" w:name="_Toc192829960"/>
      <w:r w:rsidRPr="00693DE7">
        <w:t xml:space="preserve">O CIATA </w:t>
      </w:r>
      <w:r w:rsidR="00E14E65" w:rsidRPr="00693DE7">
        <w:t>e o</w:t>
      </w:r>
      <w:r w:rsidRPr="00693DE7">
        <w:t xml:space="preserve"> LADM</w:t>
      </w:r>
      <w:bookmarkEnd w:id="23"/>
      <w:bookmarkEnd w:id="24"/>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4968729B"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00D2602D" w:rsidRPr="00693DE7">
        <w:t xml:space="preserve">Figura </w:t>
      </w:r>
      <w:r w:rsidR="00D2602D">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IBM RS Architect Std 7.5.5, 2021)</w:t>
      </w:r>
      <w:r w:rsidR="00CD76ED" w:rsidRPr="00693DE7">
        <w:rPr>
          <w:lang w:eastAsia="pt-BR"/>
        </w:rPr>
        <w:fldChar w:fldCharType="end"/>
      </w:r>
      <w:r w:rsidR="00707F9D" w:rsidRPr="00693DE7">
        <w:rPr>
          <w:lang w:eastAsia="pt-BR"/>
        </w:rPr>
        <w:t>.</w:t>
      </w:r>
    </w:p>
    <w:p w14:paraId="736D93FA" w14:textId="735FE811" w:rsidR="001D772A" w:rsidRPr="00693DE7" w:rsidRDefault="001D772A" w:rsidP="00145C4C">
      <w:pPr>
        <w:pStyle w:val="Legenda"/>
      </w:pPr>
      <w:bookmarkStart w:id="25" w:name="_Ref184328056"/>
      <w:r w:rsidRPr="00693DE7">
        <w:t xml:space="preserve">Figura </w:t>
      </w:r>
      <w:fldSimple w:instr=" SEQ Figura \* ARABIC ">
        <w:r w:rsidR="00D2602D">
          <w:rPr>
            <w:noProof/>
          </w:rPr>
          <w:t>2</w:t>
        </w:r>
      </w:fldSimple>
      <w:bookmarkEnd w:id="25"/>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0"/>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subpacot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Panchiniak,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5E412B3B" w14:textId="77777777" w:rsidR="001D772A" w:rsidRPr="00693DE7" w:rsidRDefault="001D772A" w:rsidP="001D772A">
      <w:pPr>
        <w:rPr>
          <w:lang w:eastAsia="pt-BR"/>
        </w:rPr>
      </w:pPr>
      <w:r w:rsidRPr="00693DE7">
        <w:rPr>
          <w:b/>
          <w:bCs/>
          <w:lang w:eastAsia="pt-BR"/>
        </w:rPr>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05246495" w14:textId="77777777" w:rsidR="001D772A" w:rsidRPr="00693DE7" w:rsidRDefault="001D772A" w:rsidP="001D772A">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693DE7" w:rsidRDefault="001D772A" w:rsidP="001D772A">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2D5F5A35" w14:textId="7973462E"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00D2602D" w:rsidRPr="00693DE7">
        <w:t xml:space="preserve">Figura </w:t>
      </w:r>
      <w:r w:rsidR="00D2602D">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 xml:space="preserve">(Kalogianni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5BEA2E85" w:rsidR="001D772A" w:rsidRPr="00693DE7" w:rsidRDefault="001D772A" w:rsidP="00145C4C">
      <w:pPr>
        <w:pStyle w:val="Legenda"/>
      </w:pPr>
      <w:bookmarkStart w:id="26" w:name="_Ref184370336"/>
      <w:r w:rsidRPr="00693DE7">
        <w:t xml:space="preserve">Figura </w:t>
      </w:r>
      <w:fldSimple w:instr=" SEQ Figura \* ARABIC ">
        <w:r w:rsidR="00D2602D">
          <w:rPr>
            <w:noProof/>
          </w:rPr>
          <w:t>3</w:t>
        </w:r>
      </w:fldSimple>
      <w:bookmarkEnd w:id="26"/>
      <w:r w:rsidRPr="00693DE7">
        <w:t>: Classes básicas (pacotes) do LADM</w:t>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1"/>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106D0CC3" w:rsidR="001D772A" w:rsidRPr="00693DE7" w:rsidRDefault="001D772A" w:rsidP="001D772A">
      <w:pPr>
        <w:rPr>
          <w:lang w:eastAsia="pt-BR"/>
        </w:rPr>
      </w:pPr>
      <w:r w:rsidRPr="00693DE7">
        <w:rPr>
          <w:lang w:eastAsia="pt-BR"/>
        </w:rPr>
        <w:t>O LADM apresenta fortes influências do modelo relacional proposto por Edgar Codd</w:t>
      </w:r>
      <w:r w:rsidR="00CB2CE2" w:rsidRPr="00693DE7">
        <w:rPr>
          <w:lang w:eastAsia="pt-BR"/>
        </w:rPr>
        <w:t xml:space="preserve"> </w:t>
      </w:r>
      <w:r w:rsidR="00E322C8" w:rsidRPr="00693DE7">
        <w:rPr>
          <w:lang w:eastAsia="pt-BR"/>
        </w:rPr>
        <w:fldChar w:fldCharType="begin"/>
      </w:r>
      <w:r w:rsidR="00924711">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A8348B">
        <w:rPr>
          <w:rFonts w:cs="Arial"/>
        </w:rPr>
        <w:t>apud Date, 2004</w:t>
      </w:r>
      <w:r w:rsidR="00E322C8" w:rsidRPr="00693DE7">
        <w:rPr>
          <w:rFonts w:cs="Arial"/>
        </w:rPr>
        <w:t>)</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42C20544"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00D2602D" w:rsidRPr="00693DE7">
        <w:t xml:space="preserve">Figura </w:t>
      </w:r>
      <w:r w:rsidR="00D2602D">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4D9C3C9D" w:rsidR="001D772A" w:rsidRPr="00693DE7" w:rsidRDefault="001D772A" w:rsidP="00145C4C">
      <w:pPr>
        <w:pStyle w:val="Legenda"/>
      </w:pPr>
      <w:bookmarkStart w:id="27" w:name="_Ref184571121"/>
      <w:r w:rsidRPr="00693DE7">
        <w:t xml:space="preserve">Figura </w:t>
      </w:r>
      <w:fldSimple w:instr=" SEQ Figura \* ARABIC ">
        <w:r w:rsidR="00D2602D">
          <w:rPr>
            <w:noProof/>
          </w:rPr>
          <w:t>4</w:t>
        </w:r>
      </w:fldSimple>
      <w:bookmarkEnd w:id="27"/>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2"/>
                          <a:stretch>
                            <a:fillRect/>
                          </a:stretch>
                        </pic:blipFill>
                        <pic:spPr>
                          <a:xfrm>
                            <a:off x="0" y="0"/>
                            <a:ext cx="5760085" cy="2738120"/>
                          </a:xfrm>
                          <a:prstGeom prst="rect">
                            <a:avLst/>
                          </a:prstGeom>
                        </pic:spPr>
                      </pic:pic>
                    </a:graphicData>
                  </a:graphic>
                </wp:inline>
              </w:drawing>
            </w:r>
          </w:p>
        </w:tc>
      </w:tr>
    </w:tbl>
    <w:p w14:paraId="0521D4AE" w14:textId="7305DE85"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00D2602D" w:rsidRPr="00693DE7">
        <w:t xml:space="preserve">Figura </w:t>
      </w:r>
      <w:r w:rsidR="00D2602D">
        <w:rPr>
          <w:noProof/>
        </w:rPr>
        <w:t>5</w:t>
      </w:r>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47FBE6C7"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00D2602D" w:rsidRPr="00693DE7">
        <w:t xml:space="preserve">Tabela </w:t>
      </w:r>
      <w:r w:rsidR="00D2602D">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74960317" w:rsidR="001D772A" w:rsidRPr="00693DE7" w:rsidRDefault="001D772A" w:rsidP="00145C4C">
      <w:pPr>
        <w:pStyle w:val="Legenda"/>
      </w:pPr>
      <w:bookmarkStart w:id="28" w:name="_Ref184572123"/>
      <w:r w:rsidRPr="00693DE7">
        <w:t xml:space="preserve">Figura </w:t>
      </w:r>
      <w:fldSimple w:instr=" SEQ Figura \* ARABIC ">
        <w:r w:rsidR="00D2602D">
          <w:rPr>
            <w:noProof/>
          </w:rPr>
          <w:t>5</w:t>
        </w:r>
      </w:fldSimple>
      <w:bookmarkEnd w:id="28"/>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3"/>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27D69EFA" w:rsidR="001D772A" w:rsidRPr="00693DE7" w:rsidRDefault="001D772A" w:rsidP="00145C4C">
      <w:pPr>
        <w:pStyle w:val="Legenda"/>
      </w:pPr>
      <w:bookmarkStart w:id="29" w:name="_Ref192077634"/>
      <w:r w:rsidRPr="00693DE7">
        <w:t xml:space="preserve">Tabela </w:t>
      </w:r>
      <w:fldSimple w:instr=" SEQ Tabela \* ARABIC ">
        <w:r w:rsidR="00D2602D">
          <w:rPr>
            <w:noProof/>
          </w:rPr>
          <w:t>3</w:t>
        </w:r>
      </w:fldSimple>
      <w:bookmarkEnd w:id="29"/>
      <w:r w:rsidRPr="00693DE7">
        <w:t>: Comparando CIATA e LADM: Contextos e Propósitos Distintos</w:t>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r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30" w:name="_Toc183090307"/>
      <w:bookmarkStart w:id="31" w:name="_Toc192829961"/>
      <w:r w:rsidRPr="00693DE7">
        <w:rPr>
          <w:rFonts w:eastAsia="Times New Roman"/>
          <w:lang w:eastAsia="pt-BR"/>
        </w:rPr>
        <w:t>Ciata e o CTM</w:t>
      </w:r>
      <w:bookmarkEnd w:id="30"/>
      <w:bookmarkEnd w:id="31"/>
    </w:p>
    <w:p w14:paraId="17C3617E" w14:textId="5D334123"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D2602D" w:rsidRPr="00693DE7">
        <w:t xml:space="preserve">Tabela </w:t>
      </w:r>
      <w:r w:rsidR="00D2602D">
        <w:rPr>
          <w:noProof/>
        </w:rPr>
        <w:t>4</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D2602D">
        <w:rPr>
          <w:lang w:eastAsia="pt-BR"/>
        </w:rPr>
        <w:fldChar w:fldCharType="separate"/>
      </w:r>
      <w:r w:rsidR="00D2602D" w:rsidRPr="00693DE7">
        <w:t xml:space="preserve">Tabela </w:t>
      </w:r>
      <w:r w:rsidR="00D2602D">
        <w:rPr>
          <w:noProof/>
        </w:rPr>
        <w:t>4</w:t>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289CA5BC" w:rsidR="00AF475B" w:rsidRPr="00693DE7" w:rsidRDefault="00AF475B" w:rsidP="00145C4C">
      <w:pPr>
        <w:pStyle w:val="Legenda"/>
      </w:pPr>
      <w:bookmarkStart w:id="32" w:name="_Ref191479803"/>
      <w:r w:rsidRPr="00693DE7">
        <w:t xml:space="preserve">Tabela </w:t>
      </w:r>
      <w:fldSimple w:instr=" SEQ Tabela \* ARABIC ">
        <w:r w:rsidR="00D2602D">
          <w:rPr>
            <w:noProof/>
          </w:rPr>
          <w:t>4</w:t>
        </w:r>
      </w:fldSimple>
      <w:bookmarkEnd w:id="32"/>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00443D26"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D2602D" w:rsidRPr="00693DE7">
        <w:t xml:space="preserve">Figura </w:t>
      </w:r>
      <w:r w:rsidR="00D2602D">
        <w:rPr>
          <w:noProof/>
        </w:rPr>
        <w:t>7</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r w:rsidR="00B22C90" w:rsidRPr="00693DE7">
        <w:rPr>
          <w:i/>
          <w:iCs/>
          <w:lang w:eastAsia="pt-BR"/>
        </w:rPr>
        <w:t>Object Modeling Technique for Geographic Applications</w:t>
      </w:r>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D2602D" w:rsidRPr="00693DE7">
        <w:t xml:space="preserve">Figura </w:t>
      </w:r>
      <w:r w:rsidR="00D2602D">
        <w:rPr>
          <w:noProof/>
        </w:rPr>
        <w:t>7</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D2602D" w:rsidRPr="00693DE7">
        <w:t xml:space="preserve">Figura </w:t>
      </w:r>
      <w:r w:rsidR="00D2602D">
        <w:rPr>
          <w:noProof/>
        </w:rPr>
        <w:t>6</w:t>
      </w:r>
      <w:r w:rsidR="00603026" w:rsidRPr="00693DE7">
        <w:rPr>
          <w:lang w:eastAsia="pt-BR"/>
        </w:rPr>
        <w:fldChar w:fldCharType="end"/>
      </w:r>
      <w:r w:rsidR="00603026" w:rsidRPr="00693DE7">
        <w:rPr>
          <w:lang w:eastAsia="pt-BR"/>
        </w:rPr>
        <w:t>).</w:t>
      </w:r>
    </w:p>
    <w:p w14:paraId="1860FCF0" w14:textId="23E3CADE" w:rsidR="00603026" w:rsidRPr="00693DE7" w:rsidRDefault="00603026" w:rsidP="00145C4C">
      <w:pPr>
        <w:pStyle w:val="Legenda"/>
      </w:pPr>
      <w:bookmarkStart w:id="33" w:name="_Ref191478284"/>
      <w:r w:rsidRPr="00693DE7">
        <w:t xml:space="preserve">Figura </w:t>
      </w:r>
      <w:fldSimple w:instr=" SEQ Figura \* ARABIC ">
        <w:r w:rsidR="00D2602D">
          <w:rPr>
            <w:noProof/>
          </w:rPr>
          <w:t>6</w:t>
        </w:r>
      </w:fldSimple>
      <w:bookmarkEnd w:id="33"/>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4"/>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4D9E0EBF" w:rsidR="00F734C8" w:rsidRPr="00693DE7" w:rsidRDefault="00F734C8" w:rsidP="00145C4C">
      <w:pPr>
        <w:pStyle w:val="Legenda"/>
      </w:pPr>
      <w:bookmarkStart w:id="34" w:name="_Ref191477230"/>
      <w:r w:rsidRPr="00693DE7">
        <w:t xml:space="preserve">Figura </w:t>
      </w:r>
      <w:fldSimple w:instr=" SEQ Figura \* ARABIC ">
        <w:r w:rsidR="00D2602D">
          <w:rPr>
            <w:noProof/>
          </w:rPr>
          <w:t>7</w:t>
        </w:r>
      </w:fldSimple>
      <w:bookmarkEnd w:id="34"/>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5"/>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5E885740" w:rsidR="00603026" w:rsidRPr="00693DE7" w:rsidRDefault="00603026" w:rsidP="00A0431C">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00D2602D" w:rsidRPr="00693DE7">
        <w:t xml:space="preserve">Figura </w:t>
      </w:r>
      <w:r w:rsidR="00D2602D">
        <w:rPr>
          <w:noProof/>
        </w:rPr>
        <w:t>8</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44EDE449" w:rsidR="00F734C8" w:rsidRPr="00693DE7" w:rsidRDefault="00F734C8" w:rsidP="00145C4C">
      <w:pPr>
        <w:pStyle w:val="Legenda"/>
      </w:pPr>
      <w:bookmarkStart w:id="35" w:name="_Ref191478455"/>
      <w:r w:rsidRPr="00693DE7">
        <w:t xml:space="preserve">Figura </w:t>
      </w:r>
      <w:fldSimple w:instr=" SEQ Figura \* ARABIC ">
        <w:r w:rsidR="00D2602D">
          <w:rPr>
            <w:noProof/>
          </w:rPr>
          <w:t>8</w:t>
        </w:r>
      </w:fldSimple>
      <w:bookmarkEnd w:id="35"/>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16"/>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36" w:name="_Toc192829962"/>
      <w:r w:rsidRPr="00693DE7">
        <w:t>Presença do CIATA nos cadastros imobiliários</w:t>
      </w:r>
      <w:bookmarkEnd w:id="36"/>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r w:rsidR="00AC07DD" w:rsidRPr="00693DE7">
        <w:rPr>
          <w:i/>
        </w:rPr>
        <w:t>CadUrb</w:t>
      </w:r>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r w:rsidR="00D365A3" w:rsidRPr="00693DE7">
        <w:rPr>
          <w:i/>
        </w:rPr>
        <w:t>Custon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26518CB3" w:rsidR="00F117C6" w:rsidRPr="00693DE7" w:rsidRDefault="001F0707" w:rsidP="00145C4C">
      <w:pPr>
        <w:pStyle w:val="Legenda"/>
      </w:pPr>
      <w:r w:rsidRPr="00693DE7">
        <w:t xml:space="preserve">Tabela </w:t>
      </w:r>
      <w:fldSimple w:instr=" SEQ Tabela \* ARABIC ">
        <w:r w:rsidR="00D2602D">
          <w:rPr>
            <w:noProof/>
          </w:rPr>
          <w:t>5</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37" w:name="_Toc183090308"/>
      <w:bookmarkStart w:id="38" w:name="_Toc192829963"/>
      <w:r w:rsidRPr="00693DE7">
        <w:rPr>
          <w:lang w:eastAsia="pt-BR"/>
        </w:rPr>
        <w:t>CIATA e imageamento</w:t>
      </w:r>
      <w:bookmarkEnd w:id="37"/>
      <w:bookmarkEnd w:id="38"/>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39" w:name="_Ref191278478"/>
      <w:bookmarkStart w:id="40" w:name="_Ref191278485"/>
      <w:bookmarkStart w:id="41" w:name="_Toc192829964"/>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39"/>
      <w:bookmarkEnd w:id="40"/>
      <w:bookmarkEnd w:id="41"/>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0A2F7BC1" w14:textId="037A58B5" w:rsidR="00040805" w:rsidRPr="00693DE7" w:rsidRDefault="00040805" w:rsidP="005650AF">
      <w:pPr>
        <w:pStyle w:val="Ttulo2"/>
      </w:pPr>
      <w:bookmarkStart w:id="42" w:name="_Toc192829965"/>
      <w:r w:rsidRPr="00693DE7">
        <w:t>CNEFE - Cadastro Nacional de Endereços para Fins Estatísticos</w:t>
      </w:r>
      <w:bookmarkEnd w:id="42"/>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48693001"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00D2602D" w:rsidRPr="00693DE7">
        <w:t xml:space="preserve">Figura </w:t>
      </w:r>
      <w:r w:rsidR="00D2602D">
        <w:rPr>
          <w:noProof/>
        </w:rPr>
        <w:t>9</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14ABA411" w:rsidR="00CA2BE0" w:rsidRPr="00693DE7" w:rsidRDefault="00CA2BE0" w:rsidP="00145C4C">
      <w:pPr>
        <w:pStyle w:val="Legenda"/>
      </w:pPr>
      <w:bookmarkStart w:id="43" w:name="_Ref192059238"/>
      <w:r w:rsidRPr="00693DE7">
        <w:t xml:space="preserve">Figura </w:t>
      </w:r>
      <w:fldSimple w:instr=" SEQ Figura \* ARABIC ">
        <w:r w:rsidR="00D2602D">
          <w:rPr>
            <w:noProof/>
          </w:rPr>
          <w:t>9</w:t>
        </w:r>
      </w:fldSimple>
      <w:bookmarkEnd w:id="43"/>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17"/>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TITULO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nrEndereco] + [</w:t>
      </w:r>
      <w:r w:rsidR="00730E95" w:rsidRPr="00693DE7">
        <w:rPr>
          <w:lang w:eastAsia="pt-BR"/>
        </w:rPr>
        <w:t>complementoEndereco</w:t>
      </w:r>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0C77396E"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D2602D" w:rsidRPr="00693DE7">
        <w:t xml:space="preserve">Tabela </w:t>
      </w:r>
      <w:r w:rsidR="00D2602D">
        <w:rPr>
          <w:noProof/>
        </w:rPr>
        <w:t>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D2602D" w:rsidRPr="00693DE7">
        <w:t xml:space="preserve">Tabela </w:t>
      </w:r>
      <w:r w:rsidR="00D2602D">
        <w:rPr>
          <w:noProof/>
        </w:rPr>
        <w:t>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7634C08D" w:rsidR="00031EDD" w:rsidRPr="00693DE7" w:rsidRDefault="00031EDD" w:rsidP="00D1310B">
      <w:pPr>
        <w:pStyle w:val="Legenda"/>
        <w:keepLines w:val="0"/>
      </w:pPr>
      <w:bookmarkStart w:id="44" w:name="_Ref191973167"/>
      <w:r w:rsidRPr="00693DE7">
        <w:t xml:space="preserve">Tabela </w:t>
      </w:r>
      <w:fldSimple w:instr=" SEQ Tabela \* ARABIC ">
        <w:r w:rsidR="00D2602D">
          <w:rPr>
            <w:noProof/>
          </w:rPr>
          <w:t>6</w:t>
        </w:r>
      </w:fldSimple>
      <w:bookmarkEnd w:id="44"/>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693DE7" w:rsidRDefault="00031EDD" w:rsidP="00D1310B">
            <w:pPr>
              <w:keepNext/>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23B5DC9"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D1310B">
            <w:pPr>
              <w:keepNext/>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D1310B">
            <w:pPr>
              <w:keepNext/>
              <w:ind w:firstLine="0"/>
              <w:jc w:val="left"/>
              <w:rPr>
                <w:sz w:val="22"/>
                <w:szCs w:val="20"/>
              </w:rPr>
            </w:pPr>
            <w:r w:rsidRPr="00693DE7">
              <w:rPr>
                <w:sz w:val="22"/>
                <w:szCs w:val="20"/>
              </w:rPr>
              <w:t>COD_SETOR</w:t>
            </w:r>
          </w:p>
        </w:tc>
        <w:tc>
          <w:tcPr>
            <w:tcW w:w="1770" w:type="dxa"/>
            <w:noWrap/>
          </w:tcPr>
          <w:p w14:paraId="6F2059D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D1310B">
            <w:pPr>
              <w:keepNext/>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D1310B">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068D0DA9"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528E332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bookmarkStart w:id="45" w:name="_Hlk191972604"/>
            <w:r w:rsidRPr="00693DE7">
              <w:rPr>
                <w:sz w:val="22"/>
                <w:szCs w:val="20"/>
              </w:rPr>
              <w:t>VAL_COMP_ELEM1</w:t>
            </w:r>
          </w:p>
        </w:tc>
        <w:tc>
          <w:tcPr>
            <w:tcW w:w="1770" w:type="dxa"/>
            <w:noWrap/>
          </w:tcPr>
          <w:p w14:paraId="656EC86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D1310B">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45"/>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43376DF4" w:rsidR="00E345F1" w:rsidRPr="00693DE7" w:rsidRDefault="00E345F1" w:rsidP="00145C4C">
      <w:pPr>
        <w:pStyle w:val="Legenda"/>
      </w:pPr>
      <w:bookmarkStart w:id="46" w:name="_Ref191994451"/>
      <w:bookmarkStart w:id="47" w:name="_Ref192511452"/>
      <w:r w:rsidRPr="00693DE7">
        <w:t xml:space="preserve">Tabela </w:t>
      </w:r>
      <w:fldSimple w:instr=" SEQ Tabela \* ARABIC ">
        <w:r w:rsidR="00D2602D">
          <w:rPr>
            <w:noProof/>
          </w:rPr>
          <w:t>7</w:t>
        </w:r>
      </w:fldSimple>
      <w:bookmarkEnd w:id="46"/>
      <w:r w:rsidRPr="00693DE7">
        <w:t>:Principais atributos do CIATA utilizados no projeto</w:t>
      </w:r>
      <w:bookmarkEnd w:id="47"/>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r w:rsidRPr="00693DE7">
              <w:rPr>
                <w:sz w:val="22"/>
                <w:szCs w:val="20"/>
              </w:rPr>
              <w:t>InscricaoCadastral</w:t>
            </w:r>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r w:rsidRPr="00693DE7">
              <w:rPr>
                <w:sz w:val="22"/>
                <w:szCs w:val="20"/>
              </w:rPr>
              <w:t>nmLogradouro</w:t>
            </w:r>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r w:rsidRPr="00693DE7">
              <w:rPr>
                <w:sz w:val="22"/>
                <w:szCs w:val="20"/>
              </w:rPr>
              <w:t>nrEndereco</w:t>
            </w:r>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complementoEndereco</w:t>
            </w:r>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w:t>
            </w:r>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6DC0A682" w14:textId="77777777" w:rsidR="00B10381" w:rsidRPr="00693DE7" w:rsidRDefault="00B10381" w:rsidP="00B10381">
      <w:pPr>
        <w:pStyle w:val="Citao"/>
        <w:rPr>
          <w:i/>
          <w:iCs/>
          <w:lang w:eastAsia="pt-BR"/>
        </w:rPr>
      </w:pPr>
      <w:r w:rsidRPr="00693DE7">
        <w:rPr>
          <w:rFonts w:cs="Arial"/>
          <w:i/>
          <w:iCs/>
          <w:lang w:eastAsia="pt-BR"/>
        </w:rPr>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02F3AF04"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D2602D" w:rsidRPr="00693DE7">
        <w:t xml:space="preserve">Figura </w:t>
      </w:r>
      <w:r w:rsidR="00D2602D">
        <w:rPr>
          <w:noProof/>
        </w:rPr>
        <w:t>10</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70D33DA2" w:rsidR="00606B43" w:rsidRPr="00693DE7" w:rsidRDefault="00606B43" w:rsidP="00145C4C">
      <w:pPr>
        <w:pStyle w:val="Legenda"/>
      </w:pPr>
      <w:bookmarkStart w:id="48" w:name="_Ref192056355"/>
      <w:r w:rsidRPr="00693DE7">
        <w:t xml:space="preserve">Figura </w:t>
      </w:r>
      <w:fldSimple w:instr=" SEQ Figura \* ARABIC ">
        <w:r w:rsidR="00D2602D">
          <w:rPr>
            <w:noProof/>
          </w:rPr>
          <w:t>10</w:t>
        </w:r>
      </w:fldSimple>
      <w:bookmarkEnd w:id="48"/>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18"/>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553C19B9"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D2602D" w:rsidRPr="00693DE7">
        <w:t xml:space="preserve">Figura </w:t>
      </w:r>
      <w:r w:rsidR="00D2602D">
        <w:rPr>
          <w:noProof/>
        </w:rPr>
        <w:t>11</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4FEE5521" w:rsidR="00B762AE" w:rsidRPr="00693DE7" w:rsidRDefault="00B762AE" w:rsidP="00145C4C">
      <w:pPr>
        <w:pStyle w:val="Legenda"/>
      </w:pPr>
      <w:bookmarkStart w:id="49" w:name="_Ref192056800"/>
      <w:r w:rsidRPr="00693DE7">
        <w:t xml:space="preserve">Figura </w:t>
      </w:r>
      <w:fldSimple w:instr=" SEQ Figura \* ARABIC ">
        <w:r w:rsidR="00D2602D">
          <w:rPr>
            <w:noProof/>
          </w:rPr>
          <w:t>11</w:t>
        </w:r>
      </w:fldSimple>
      <w:bookmarkEnd w:id="49"/>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19"/>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50AF">
      <w:pPr>
        <w:pStyle w:val="Ttulo2"/>
      </w:pPr>
      <w:bookmarkStart w:id="50" w:name="_Toc192829966"/>
      <w:r w:rsidRPr="00693DE7">
        <w:t>Sistemas de Informação Geográfica (SIG).</w:t>
      </w:r>
      <w:bookmarkEnd w:id="50"/>
      <w:r w:rsidRPr="00693DE7">
        <w:t xml:space="preserve"> </w:t>
      </w:r>
    </w:p>
    <w:p w14:paraId="71C158E9" w14:textId="77777777" w:rsidR="00560078" w:rsidRPr="001C25FF" w:rsidRDefault="00560078" w:rsidP="001C25FF">
      <w:r w:rsidRPr="001C25FF">
        <w:t xml:space="preserve">Um Sistema de Informação Geográfica (SIG), em inglês </w:t>
      </w:r>
      <w:r w:rsidRPr="001C25FF">
        <w:rPr>
          <w:i/>
        </w:rPr>
        <w:t>Geographic Information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217CDA75" w14:textId="10638D3C" w:rsidR="00560078" w:rsidRPr="001C25FF" w:rsidRDefault="00560078" w:rsidP="001C25FF">
      <w:r w:rsidRPr="001C25FF">
        <w:t xml:space="preserve">Segundo </w:t>
      </w:r>
      <w:r w:rsidR="006D191A" w:rsidRPr="001C25FF">
        <w:t>F</w:t>
      </w:r>
      <w:r w:rsidR="000E049B" w:rsidRPr="001C25FF">
        <w:t>itz (2008)</w:t>
      </w:r>
      <w:r w:rsidRPr="001C25FF">
        <w:rPr>
          <w:vanish/>
        </w:rPr>
        <w:fldChar w:fldCharType="begin"/>
      </w:r>
      <w:r w:rsidR="00924711"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SIGs “são sistemas computacionais que possuem programas especiais para a coleta, o armazenamento, o processamento e a análise digital de dados georreferenciados visando à produção de informação espacial”.</w:t>
      </w:r>
    </w:p>
    <w:p w14:paraId="4DD57F10" w14:textId="4925C938" w:rsidR="00560078" w:rsidRPr="001C25FF" w:rsidRDefault="00560078" w:rsidP="001C25FF">
      <w:r w:rsidRPr="001C25FF">
        <w:t>Para</w:t>
      </w:r>
      <w:r w:rsidR="001D0A60" w:rsidRPr="001C25FF">
        <w:t xml:space="preserve"> Bossler</w:t>
      </w:r>
      <w:r w:rsidR="009D38DF" w:rsidRPr="001C25FF">
        <w:t xml:space="preserve"> </w:t>
      </w:r>
      <w:r w:rsidR="001D0A60" w:rsidRPr="001C25FF">
        <w:t>(2016)</w:t>
      </w:r>
      <w:r w:rsidRPr="001C25FF">
        <w:t xml:space="preserve"> </w:t>
      </w:r>
      <w:r w:rsidRPr="001C25FF">
        <w:fldChar w:fldCharType="begin"/>
      </w:r>
      <w:r w:rsidR="00924711"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os SIGs “são programas de computador destinados a trabalhar matematicamente as informações geográficas e alfanuméricas para gerar informações baseadas em algoritmos pré-definidos”.</w:t>
      </w:r>
      <w:r w:rsidRPr="001C25FF">
        <w:tab/>
      </w:r>
    </w:p>
    <w:p w14:paraId="12786A5F" w14:textId="77777777" w:rsidR="00560078" w:rsidRPr="001C25FF" w:rsidRDefault="00560078" w:rsidP="001C25FF">
      <w:r w:rsidRPr="001C25FF">
        <w:t xml:space="preserve">A utilização de um SIG pode oferecer vantagens ao usuário devido os dados, uma vez inseridos no sistema, serem processados e manipulados com relativa rapidez. O sistema ainda permite fazer diferentes análises das informações com a 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30958505" w14:textId="77777777" w:rsidR="00560078" w:rsidRPr="001C25FF" w:rsidRDefault="00560078" w:rsidP="001C25FF">
      <w:r w:rsidRPr="001C25FF">
        <w:t xml:space="preserve">Os SIGs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731CE7BB" w14:textId="77777777" w:rsidR="00560078" w:rsidRPr="001C25FF" w:rsidRDefault="00560078" w:rsidP="001C25FF">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7830DD5B" w14:textId="4BBFD1CA" w:rsidR="001E24F2" w:rsidRPr="005650AF" w:rsidRDefault="00975A49" w:rsidP="005650AF">
      <w:pPr>
        <w:pStyle w:val="Ttulo2"/>
      </w:pPr>
      <w:bookmarkStart w:id="51" w:name="_Toc192829967"/>
      <w:r w:rsidRPr="005650AF">
        <w:t>Bancos de Dados Convencionais e Bancos de Dados Geográficos</w:t>
      </w:r>
      <w:bookmarkEnd w:id="51"/>
    </w:p>
    <w:p w14:paraId="19251755" w14:textId="77777777" w:rsidR="00FF4389" w:rsidRPr="001C25FF" w:rsidRDefault="00FF4389" w:rsidP="001C25FF">
      <w:r w:rsidRPr="001C25FF">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1C25FF" w:rsidRDefault="00FF4389" w:rsidP="001C25FF">
      <w:r w:rsidRPr="001C25FF">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1C25FF">
        <w:t xml:space="preserve">numéricos, </w:t>
      </w:r>
      <w:r w:rsidRPr="001C25FF">
        <w:t>clientes com dívidas superiores a cinco mil reais, por exemplo.</w:t>
      </w:r>
    </w:p>
    <w:p w14:paraId="5FFC95E3" w14:textId="7782847D" w:rsidR="001D52A6" w:rsidRPr="001C25FF" w:rsidRDefault="00FF4389" w:rsidP="001C25FF">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SGBDs de uma forma única: uma sequência de bits. O que muda é a capacidade que a ferramenta possui de realizar operações sobre os dados armazenados e converter para um formato legível.</w:t>
      </w:r>
    </w:p>
    <w:p w14:paraId="369FD108" w14:textId="1A068312" w:rsidR="00AF175A" w:rsidRPr="00693DE7" w:rsidRDefault="00560078" w:rsidP="00560078">
      <w:pPr>
        <w:rPr>
          <w:lang w:eastAsia="pt-BR"/>
        </w:rPr>
      </w:pPr>
      <w:r w:rsidRPr="00693DE7">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5650AF">
      <w:pPr>
        <w:pStyle w:val="Ttulo2"/>
      </w:pPr>
      <w:bookmarkStart w:id="52" w:name="_Toc192829968"/>
      <w:r w:rsidRPr="00693DE7">
        <w:t>Cadastro Imobiliário e Georreferenciamento.</w:t>
      </w:r>
      <w:bookmarkEnd w:id="52"/>
      <w:r w:rsidRPr="00693DE7">
        <w:t xml:space="preserve"> </w:t>
      </w:r>
    </w:p>
    <w:p w14:paraId="596EB771" w14:textId="7B5CDC63" w:rsidR="00BB1156" w:rsidRPr="00693DE7" w:rsidRDefault="002B7984" w:rsidP="00BB1156">
      <w:r>
        <w:t>Duas</w:t>
      </w:r>
      <w:r w:rsidR="00BB1156" w:rsidRPr="00693DE7">
        <w:t xml:space="preserve"> operações </w:t>
      </w:r>
      <w:r w:rsidR="00894FCC">
        <w:t xml:space="preserve">serão muito </w:t>
      </w:r>
      <w:r w:rsidR="00BB1156" w:rsidRPr="00693DE7">
        <w:t xml:space="preserve">importantes </w:t>
      </w:r>
      <w:r w:rsidR="00BD6A63" w:rsidRPr="00693DE7">
        <w:t>nesse trabalho</w:t>
      </w:r>
      <w:r w:rsidR="00894FCC">
        <w:t>:</w:t>
      </w:r>
      <w:r w:rsidR="00BD6A63" w:rsidRPr="00693DE7">
        <w:t xml:space="preserve"> </w:t>
      </w:r>
      <w:r w:rsidR="00894FCC">
        <w:t>georreferenciamento e</w:t>
      </w:r>
      <w:r w:rsidR="00BD6A63" w:rsidRPr="00693DE7">
        <w:t xml:space="preserve"> registro das imagens geradas a partir dos dados textuais do CIATA.</w:t>
      </w:r>
    </w:p>
    <w:p w14:paraId="305395A4" w14:textId="5C20F2FA" w:rsidR="00DC1237" w:rsidRPr="005812DD" w:rsidRDefault="00F37E97" w:rsidP="00BD6A63">
      <w:r>
        <w:t xml:space="preserve">Georreferenciamento </w:t>
      </w:r>
      <w:r w:rsidR="00DC1237" w:rsidRPr="005812DD">
        <w:t xml:space="preserve">de imagem </w:t>
      </w:r>
      <w:r w:rsidR="00036DF9" w:rsidRPr="005812DD">
        <w:t>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r w:rsidR="00B47925" w:rsidRPr="005812DD">
        <w:t>.</w:t>
      </w:r>
    </w:p>
    <w:p w14:paraId="7A544CD8" w14:textId="736B3E36" w:rsidR="00BD6A63" w:rsidRPr="00693DE7" w:rsidRDefault="004B4D39" w:rsidP="00BD6A63">
      <w:r>
        <w:t xml:space="preserve">Já o registro </w:t>
      </w:r>
      <w:r w:rsidR="00563A28" w:rsidRPr="00563A28">
        <w:t>de imagens é o processo de alinhar duas ou mais imagens da mesma cena, capturadas em momentos diferentes, por sensores diferentes ou sob condições distintas (como ângulos ou resoluções variadas).</w:t>
      </w:r>
      <w:r w:rsidR="00563A28" w:rsidRPr="00563A28">
        <w:br/>
        <w:t>O objetivo é sobrepor as imagens de forma que os pixels correspondentes representem o mesmo local na realidade.</w:t>
      </w:r>
      <w:r w:rsidR="00BF367C">
        <w:t xml:space="preserve"> O resultado do registro nem sempre está associado </w:t>
      </w:r>
      <w:r w:rsidR="00067EFA">
        <w:t>a um sistema de coordenadas geográfica.</w:t>
      </w:r>
    </w:p>
    <w:p w14:paraId="637A70BF" w14:textId="0207C510"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w:t>
      </w:r>
      <w:r w:rsidR="001E12E9">
        <w:t>georreferenciamento</w:t>
      </w:r>
      <w:r w:rsidR="008F5AF9" w:rsidRPr="00693DE7">
        <w:t xml:space="preserve"> usando as coordenadas oferecidas pelo CNEFE. </w:t>
      </w:r>
      <w:r w:rsidR="00067EFA">
        <w:t xml:space="preserve">No entanto, é provável que algumas quadras do cadastro </w:t>
      </w:r>
      <w:r w:rsidR="002270E4">
        <w:t xml:space="preserve">urbano não possam ser </w:t>
      </w:r>
      <w:r w:rsidR="00985308">
        <w:t>associadas</w:t>
      </w:r>
      <w:r w:rsidR="002270E4">
        <w:t xml:space="preserve"> automaticamente. Nesses casos será necessário </w:t>
      </w:r>
      <w:r w:rsidR="00985308">
        <w:t>registrar a imagem manualmente</w:t>
      </w:r>
    </w:p>
    <w:p w14:paraId="3F3DFBAC" w14:textId="47ECB95F" w:rsidR="00966DB2" w:rsidRPr="00693DE7" w:rsidRDefault="00966DB2">
      <w:r w:rsidRPr="00693DE7">
        <w:br w:type="page"/>
      </w:r>
    </w:p>
    <w:p w14:paraId="10A4BE9C" w14:textId="79111357" w:rsidR="001D772A" w:rsidRDefault="00406037" w:rsidP="000B085C">
      <w:pPr>
        <w:pStyle w:val="Ttulo1"/>
      </w:pPr>
      <w:bookmarkStart w:id="53" w:name="_Toc192829969"/>
      <w:r w:rsidRPr="00693DE7">
        <w:t>M</w:t>
      </w:r>
      <w:r w:rsidR="001D772A" w:rsidRPr="00693DE7">
        <w:t>etodologia</w:t>
      </w:r>
      <w:r w:rsidR="005E6C0C" w:rsidRPr="00693DE7">
        <w:t xml:space="preserve"> da pesquisa</w:t>
      </w:r>
      <w:bookmarkEnd w:id="53"/>
    </w:p>
    <w:p w14:paraId="78796FEF" w14:textId="55EBA101" w:rsidR="00E11129" w:rsidRPr="00F74C1C" w:rsidRDefault="008213F6" w:rsidP="00F74C1C">
      <w:r w:rsidRPr="00F74C1C">
        <w:t>Segundo Gil (2008)</w:t>
      </w:r>
      <w:r w:rsidR="004C7641" w:rsidRPr="00C03989">
        <w:rPr>
          <w:vanish/>
        </w:rPr>
        <w:fldChar w:fldCharType="begin"/>
      </w:r>
      <w:r w:rsidR="004C7641" w:rsidRPr="00C03989">
        <w:rPr>
          <w:vanish/>
        </w:rPr>
        <w:instrText xml:space="preserve"> ADDIN ZOTERO_ITEM CSL_CITATION {"citationID":"d5yI3cuS","properties":{"formattedCitation":"(M\\uc0\\u233{}todos e t\\uc0\\u233{}cnicas de pesquisa social, 2019)","plainCitation":"(Métodos e técnicas de pesquisa social, 2019)","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004C7641" w:rsidRPr="00C03989">
        <w:rPr>
          <w:vanish/>
        </w:rPr>
        <w:fldChar w:fldCharType="separate"/>
      </w:r>
      <w:r w:rsidR="004C7641" w:rsidRPr="00C03989">
        <w:rPr>
          <w:rFonts w:cs="Arial"/>
          <w:vanish/>
        </w:rPr>
        <w:t>(Métodos e técnicas de pesquisa social, 2019)</w:t>
      </w:r>
      <w:r w:rsidR="004C7641" w:rsidRPr="00C03989">
        <w:rPr>
          <w:vanish/>
        </w:rPr>
        <w:fldChar w:fldCharType="end"/>
      </w:r>
      <w:r w:rsidRPr="00F74C1C">
        <w:t xml:space="preserve"> e Prodanov e Freitas (2013)</w:t>
      </w:r>
      <w:r w:rsidR="00AF363D" w:rsidRPr="00C03989">
        <w:rPr>
          <w:vanish/>
        </w:rPr>
        <w:fldChar w:fldCharType="begin"/>
      </w:r>
      <w:r w:rsidR="00AF363D" w:rsidRPr="00C03989">
        <w:rPr>
          <w:vanish/>
        </w:rPr>
        <w:instrText xml:space="preserve"> ADDIN ZOTERO_ITEM CSL_CITATION {"citationID":"sky7yJbC","properties":{"formattedCitation":"(Prodanov, 2012)","plainCitation":"(Prodanov, 2012)","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00AF363D" w:rsidRPr="00C03989">
        <w:rPr>
          <w:vanish/>
        </w:rPr>
        <w:fldChar w:fldCharType="separate"/>
      </w:r>
      <w:r w:rsidR="00AF363D" w:rsidRPr="00C03989">
        <w:rPr>
          <w:rFonts w:cs="Arial"/>
          <w:vanish/>
        </w:rPr>
        <w:t>(Prodanov, 2012)</w:t>
      </w:r>
      <w:r w:rsidR="00AF363D" w:rsidRPr="00C03989">
        <w:rPr>
          <w:vanish/>
        </w:rPr>
        <w:fldChar w:fldCharType="end"/>
      </w:r>
      <w:r w:rsidRPr="00F74C1C">
        <w:t>, o projeto é aplicado, exploratório e descritivo, com pesquisa bibliográfica</w:t>
      </w:r>
      <w:r w:rsidR="007409BB" w:rsidRPr="00F74C1C">
        <w:t xml:space="preserve">, </w:t>
      </w:r>
      <w:r w:rsidRPr="00F74C1C">
        <w:t>documental</w:t>
      </w:r>
      <w:r w:rsidR="007409BB" w:rsidRPr="00F74C1C">
        <w:t xml:space="preserve"> e </w:t>
      </w:r>
      <w:r w:rsidR="008146A5" w:rsidRPr="00F74C1C">
        <w:t>em campo</w:t>
      </w:r>
      <w:r w:rsidRPr="00F74C1C">
        <w:t>, mesclando características qualitativas e quantitativas para atingir os objetivos.</w:t>
      </w:r>
    </w:p>
    <w:p w14:paraId="7A6AF8BA" w14:textId="10BF15D7" w:rsidR="00635E44" w:rsidRPr="00F74C1C" w:rsidRDefault="00A930FD" w:rsidP="00F74C1C">
      <w:r w:rsidRPr="00F74C1C">
        <w:t>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Research Rabbit. A análise dos textos permitiu identificar conceitos, teorias e abordagens que fundamentam a discussão proposta.</w:t>
      </w:r>
    </w:p>
    <w:p w14:paraId="2F05BC8A" w14:textId="378AE4D6" w:rsidR="009508BB" w:rsidRPr="00F74C1C" w:rsidRDefault="00465F29" w:rsidP="00F74C1C">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762BF4C0" w14:textId="34BFD249" w:rsidR="008146A5" w:rsidRPr="00F74C1C" w:rsidRDefault="008146A5" w:rsidP="00F74C1C">
      <w:r w:rsidRPr="00F74C1C">
        <w:t xml:space="preserve">Por fim, foram feitas visitas à treze </w:t>
      </w:r>
      <w:r w:rsidR="000B3539" w:rsidRPr="00F74C1C">
        <w:t xml:space="preserve">prefeituras para estudar, </w:t>
      </w:r>
      <w:r w:rsidR="000B3539" w:rsidRPr="00F74C1C">
        <w:rPr>
          <w:i/>
          <w:iCs/>
        </w:rPr>
        <w:t>in loco</w:t>
      </w:r>
      <w:r w:rsidR="000B3539" w:rsidRPr="00F74C1C">
        <w:t xml:space="preserve">, o funcionamento dos </w:t>
      </w:r>
      <w:r w:rsidR="003B22CC" w:rsidRPr="00F74C1C">
        <w:t xml:space="preserve">sistemas de cadastro em operação. </w:t>
      </w:r>
    </w:p>
    <w:p w14:paraId="1D881E9F" w14:textId="41A3345D" w:rsidR="004E2177" w:rsidRPr="00F74C1C" w:rsidRDefault="004E2177" w:rsidP="00DB28BE">
      <w:pPr>
        <w:pStyle w:val="Ttulo2"/>
      </w:pPr>
      <w:bookmarkStart w:id="54" w:name="_Toc192829970"/>
      <w:r w:rsidRPr="00F74C1C">
        <w:t>Ferramentas</w:t>
      </w:r>
      <w:bookmarkEnd w:id="54"/>
    </w:p>
    <w:p w14:paraId="4087CEF9" w14:textId="1929AFA2" w:rsidR="0091504E" w:rsidRPr="00F74C1C" w:rsidRDefault="002F497B" w:rsidP="00F74C1C">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4ACFAC35" w14:textId="2ECF8BCF" w:rsidR="00CD6716" w:rsidRPr="00F74C1C" w:rsidRDefault="00F876B4" w:rsidP="00F74C1C">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1C0E4DD7" w14:textId="77777777" w:rsidR="00CD6716" w:rsidRPr="00F74C1C" w:rsidRDefault="00CD6716" w:rsidP="001146FE">
      <w:pPr>
        <w:pStyle w:val="Ttulo3"/>
      </w:pPr>
      <w:bookmarkStart w:id="55" w:name="_Toc192829971"/>
      <w:r w:rsidRPr="00F74C1C">
        <w:t>Arquitetura do sistema.</w:t>
      </w:r>
      <w:bookmarkEnd w:id="55"/>
    </w:p>
    <w:p w14:paraId="1179F42F" w14:textId="58BA44E1" w:rsidR="002F497B" w:rsidRPr="00F74C1C" w:rsidRDefault="002F497B" w:rsidP="00F74C1C">
      <w:r w:rsidRPr="00F74C1C">
        <w:t xml:space="preserve">As funções básicas necessárias ao projeto são </w:t>
      </w:r>
      <w:r w:rsidR="006D3200" w:rsidRPr="00F74C1C">
        <w:t xml:space="preserve">armazenamento, linguagem de programação, ferramenta de visualização geográfica e </w:t>
      </w:r>
      <w:r w:rsidR="008E5226" w:rsidRPr="00F74C1C">
        <w:t>um sistema SIG para validação dos resultados.</w:t>
      </w:r>
    </w:p>
    <w:p w14:paraId="6053986D" w14:textId="7342163B" w:rsidR="00D43CE4" w:rsidRPr="00F74C1C" w:rsidRDefault="00D43CE4" w:rsidP="001146FE">
      <w:pPr>
        <w:pStyle w:val="Ttulo4"/>
      </w:pPr>
      <w:bookmarkStart w:id="56" w:name="_Toc192829972"/>
      <w:r w:rsidRPr="00F74C1C">
        <w:t>Banco de dados</w:t>
      </w:r>
      <w:bookmarkEnd w:id="56"/>
    </w:p>
    <w:p w14:paraId="74CD2589" w14:textId="2EC0F0FE" w:rsidR="000B0A9A" w:rsidRPr="00F74C1C" w:rsidRDefault="00D33399" w:rsidP="00F74C1C">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w:t>
      </w:r>
      <w:r w:rsidR="00CF5698" w:rsidRPr="00F74C1C">
        <w:t xml:space="preserve"> e é oferecido como serviço em muitas hospedagens</w:t>
      </w:r>
      <w:r w:rsidRPr="00F74C1C">
        <w:t>.</w:t>
      </w:r>
    </w:p>
    <w:p w14:paraId="3CCB9D77" w14:textId="2D0B4872" w:rsidR="00880581" w:rsidRPr="00F74C1C" w:rsidRDefault="00880581" w:rsidP="001146FE">
      <w:pPr>
        <w:pStyle w:val="Ttulo4"/>
      </w:pPr>
      <w:bookmarkStart w:id="57" w:name="_Toc192829973"/>
      <w:r w:rsidRPr="00F74C1C">
        <w:t>Linguagem de programação</w:t>
      </w:r>
      <w:bookmarkEnd w:id="57"/>
    </w:p>
    <w:p w14:paraId="5C8ED87C" w14:textId="77777777" w:rsidR="003D61EC" w:rsidRPr="00F74C1C" w:rsidRDefault="009516D2" w:rsidP="00F74C1C">
      <w:r w:rsidRPr="00F74C1C">
        <w:t xml:space="preserve">A escolha pelo </w:t>
      </w:r>
      <w:r w:rsidR="000E5EF8" w:rsidRPr="00F74C1C">
        <w:rPr>
          <w:i/>
          <w:iCs/>
        </w:rPr>
        <w:t>JavaScript</w:t>
      </w:r>
      <w:r w:rsidRPr="00F74C1C">
        <w:rPr>
          <w:i/>
          <w:iCs/>
        </w:rPr>
        <w:t xml:space="preserve"> </w:t>
      </w:r>
      <w:r w:rsidRPr="00F74C1C">
        <w:t xml:space="preserve">foi </w:t>
      </w:r>
      <w:r w:rsidR="000A2A94" w:rsidRPr="00F74C1C">
        <w:t xml:space="preserve">motivada pela sua versatilidade </w:t>
      </w:r>
      <w:r w:rsidR="00CA6D64" w:rsidRPr="00F74C1C">
        <w:t>e</w:t>
      </w:r>
      <w:r w:rsidR="00C97E76" w:rsidRPr="00F74C1C">
        <w:t xml:space="preserve"> disponibilidade</w:t>
      </w:r>
      <w:r w:rsidR="00DB1CD2" w:rsidRPr="00F74C1C">
        <w:t xml:space="preserve">, tendo suporte nativo em </w:t>
      </w:r>
      <w:r w:rsidR="00CA6D64" w:rsidRPr="00F74C1C">
        <w:t xml:space="preserve">vários </w:t>
      </w:r>
      <w:r w:rsidR="004F740F" w:rsidRPr="00F74C1C">
        <w:t xml:space="preserve">sites de hospedagem. </w:t>
      </w:r>
    </w:p>
    <w:p w14:paraId="233A9E88" w14:textId="6426B270" w:rsidR="000E5EF8" w:rsidRPr="00F74C1C" w:rsidRDefault="004F740F" w:rsidP="00F74C1C">
      <w:r w:rsidRPr="00F74C1C">
        <w:t>Além disso,</w:t>
      </w:r>
      <w:r w:rsidR="003D61EC" w:rsidRPr="00F74C1C">
        <w:t xml:space="preserve"> ela pode ser executada em todos os navegadores modernos</w:t>
      </w:r>
      <w:r w:rsidR="00CD4D8A" w:rsidRPr="00F74C1C">
        <w:t xml:space="preserve">, possui sintaxe simples, </w:t>
      </w:r>
      <w:r w:rsidR="00191725" w:rsidRPr="00F74C1C">
        <w:t xml:space="preserve">boa </w:t>
      </w:r>
      <w:r w:rsidR="00CD4D8A" w:rsidRPr="00F74C1C">
        <w:t xml:space="preserve">documentação </w:t>
      </w:r>
      <w:r w:rsidR="00191725" w:rsidRPr="00F74C1C">
        <w:t>e a ampla oferta de bibliotecas abertas facilita a prototipagem.</w:t>
      </w:r>
    </w:p>
    <w:p w14:paraId="48616F1B" w14:textId="78D4AA01" w:rsidR="00D5144D" w:rsidRPr="00F74C1C" w:rsidRDefault="00444CFE" w:rsidP="001146FE">
      <w:pPr>
        <w:pStyle w:val="Ttulo4"/>
      </w:pPr>
      <w:bookmarkStart w:id="58" w:name="_Toc192829974"/>
      <w:r w:rsidRPr="00F74C1C">
        <w:t>Biblioteca de visualização geográfica</w:t>
      </w:r>
      <w:bookmarkEnd w:id="58"/>
    </w:p>
    <w:p w14:paraId="69178850" w14:textId="3D46DF95" w:rsidR="00444CFE" w:rsidRPr="00F74C1C" w:rsidRDefault="00444CFE" w:rsidP="00F74C1C">
      <w:r w:rsidRPr="00F74C1C">
        <w:t xml:space="preserve">O </w:t>
      </w:r>
      <w:r w:rsidRPr="00F74C1C">
        <w:rPr>
          <w:i/>
          <w:iCs/>
        </w:rPr>
        <w:t>Leaflet</w:t>
      </w:r>
      <w:r w:rsidRPr="00F74C1C">
        <w:t xml:space="preserve"> é uma biblioteca </w:t>
      </w:r>
      <w:r w:rsidRPr="00F74C1C">
        <w:rPr>
          <w:i/>
          <w:iCs/>
        </w:rPr>
        <w:t>JavaScript open-source</w:t>
      </w:r>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77613E40" w14:textId="5D5CF2F4" w:rsidR="00582088" w:rsidRPr="00F74C1C" w:rsidRDefault="00582088" w:rsidP="00F74C1C">
      <w:r w:rsidRPr="00F74C1C">
        <w:t>Foi escolhi</w:t>
      </w:r>
      <w:r w:rsidR="00C95C88" w:rsidRPr="00F74C1C">
        <w:t xml:space="preserve">da, também, por </w:t>
      </w:r>
      <w:r w:rsidR="00FC172C" w:rsidRPr="00F74C1C">
        <w:t>suportar vários formatos</w:t>
      </w:r>
      <w:r w:rsidR="00AC2CC5" w:rsidRPr="00F74C1C">
        <w:t>,</w:t>
      </w:r>
      <w:r w:rsidR="00FC172C" w:rsidRPr="00F74C1C">
        <w:t xml:space="preserve"> como GeoJSON, KML</w:t>
      </w:r>
      <w:r w:rsidR="00AC2CC5" w:rsidRPr="00F74C1C">
        <w:t>, GPXe WMS.</w:t>
      </w:r>
    </w:p>
    <w:p w14:paraId="4A25985F" w14:textId="4C974561" w:rsidR="00CD6716" w:rsidRPr="00F74C1C" w:rsidRDefault="005B4991" w:rsidP="001146FE">
      <w:pPr>
        <w:pStyle w:val="Ttulo4"/>
      </w:pPr>
      <w:bookmarkStart w:id="59" w:name="_Toc192829975"/>
      <w:r w:rsidRPr="00F74C1C">
        <w:t>Sistema de Informação Geográfica</w:t>
      </w:r>
      <w:r w:rsidR="000D6F1C" w:rsidRPr="00F74C1C">
        <w:t xml:space="preserve"> – SIG</w:t>
      </w:r>
      <w:bookmarkEnd w:id="59"/>
    </w:p>
    <w:p w14:paraId="3C8EB222" w14:textId="0D364772" w:rsidR="000D6F1C" w:rsidRPr="00F74C1C" w:rsidRDefault="000D6F1C" w:rsidP="00F74C1C">
      <w:r w:rsidRPr="00F74C1C">
        <w:t xml:space="preserve">O uso de uma ferramenta SIG será </w:t>
      </w:r>
      <w:r w:rsidR="00B825E4" w:rsidRPr="00F74C1C">
        <w:t xml:space="preserve">essencial para a visualização e validação dos resultados apresentados </w:t>
      </w:r>
      <w:r w:rsidR="0043272D" w:rsidRPr="00F74C1C">
        <w:t xml:space="preserve">pelo aplicativo de conversão. A opção pelo QGIS decorre da sua gratuidade, </w:t>
      </w:r>
      <w:r w:rsidR="004D07AF" w:rsidRPr="00F74C1C">
        <w:t>versatilidade</w:t>
      </w:r>
      <w:r w:rsidR="0043272D" w:rsidRPr="00F74C1C">
        <w:t xml:space="preserve"> e facilidade de uso.</w:t>
      </w:r>
    </w:p>
    <w:p w14:paraId="2B0DFEDA" w14:textId="14A9C911" w:rsidR="000C3264" w:rsidRPr="00F74C1C" w:rsidRDefault="000C3264" w:rsidP="004F7B39">
      <w:pPr>
        <w:pStyle w:val="Ttulo2"/>
      </w:pPr>
      <w:bookmarkStart w:id="60" w:name="_Toc192829976"/>
      <w:r w:rsidRPr="00F74C1C">
        <w:t>Etapas</w:t>
      </w:r>
      <w:bookmarkEnd w:id="60"/>
      <w:r w:rsidR="00AE7CE0" w:rsidRPr="00F74C1C">
        <w:t xml:space="preserve"> </w:t>
      </w:r>
    </w:p>
    <w:p w14:paraId="087A5C9D" w14:textId="77777777" w:rsidR="002F6073" w:rsidRPr="00F74C1C" w:rsidRDefault="002F6073" w:rsidP="00F74C1C">
      <w:pPr>
        <w:rPr>
          <w:lang w:eastAsia="pt-BR"/>
        </w:rPr>
      </w:pPr>
      <w:r w:rsidRPr="00F74C1C">
        <w:rPr>
          <w:lang w:eastAsia="pt-BR"/>
        </w:rPr>
        <w:t>Para que o georreferenciamento simplificado proposto neste projeto chegue a bom termo é necessário que o cadastro descritivo tenha algumas características:</w:t>
      </w:r>
    </w:p>
    <w:p w14:paraId="593F9EF1" w14:textId="77777777" w:rsidR="002F6073" w:rsidRPr="00F74C1C" w:rsidRDefault="002F6073" w:rsidP="00F74C1C">
      <w:pPr>
        <w:rPr>
          <w:lang w:eastAsia="pt-BR"/>
        </w:rPr>
      </w:pPr>
      <w:r w:rsidRPr="00F74C1C">
        <w:rPr>
          <w:lang w:eastAsia="pt-BR"/>
        </w:rPr>
        <w:t>- Exista um atributo que permita identificar a quadra em que o endereço está alocado;</w:t>
      </w:r>
    </w:p>
    <w:p w14:paraId="78C16E52" w14:textId="77777777" w:rsidR="002F6073" w:rsidRPr="00F74C1C" w:rsidRDefault="002F6073" w:rsidP="00F74C1C">
      <w:pPr>
        <w:rPr>
          <w:lang w:eastAsia="pt-BR"/>
        </w:rPr>
      </w:pPr>
      <w:r w:rsidRPr="00F74C1C">
        <w:rPr>
          <w:lang w:eastAsia="pt-BR"/>
        </w:rPr>
        <w:t>- Exista um atributo contendo a dimensão da testada do lote (largura do lote voltada para a rua).</w:t>
      </w:r>
    </w:p>
    <w:p w14:paraId="2FB239C6" w14:textId="77777777" w:rsidR="002F6073" w:rsidRPr="00F74C1C" w:rsidRDefault="002F6073" w:rsidP="00F74C1C">
      <w:pPr>
        <w:rPr>
          <w:lang w:eastAsia="pt-BR"/>
        </w:rPr>
      </w:pPr>
      <w:r w:rsidRPr="00F74C1C">
        <w:rPr>
          <w:lang w:eastAsia="pt-BR"/>
        </w:rPr>
        <w:t>- A profundidade do lote é opcional, mas melhora consideravelmente a precisão do polígono gerado.</w:t>
      </w:r>
    </w:p>
    <w:p w14:paraId="55B4FC61" w14:textId="131D5060" w:rsidR="002F6073" w:rsidRPr="00F74C1C" w:rsidRDefault="002F6073" w:rsidP="00F74C1C">
      <w:pPr>
        <w:rPr>
          <w:lang w:eastAsia="pt-BR"/>
        </w:rPr>
      </w:pPr>
      <w:r w:rsidRPr="00F74C1C">
        <w:rPr>
          <w:lang w:eastAsia="pt-BR"/>
        </w:rPr>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C618D1" w:rsidRPr="00F74C1C">
        <w:rPr>
          <w:lang w:eastAsia="pt-BR"/>
        </w:rPr>
        <w:t xml:space="preserve"> </w:t>
      </w:r>
      <w:r w:rsidRPr="00F74C1C">
        <w:rPr>
          <w:lang w:eastAsia="pt-BR"/>
        </w:rPr>
        <w:t>(Amorim, 2018), revela-se extremamente conveniente para a conversão de alguns cadastros textuais incompletos em cadastros georreferenciados.</w:t>
      </w:r>
    </w:p>
    <w:p w14:paraId="69FC616E" w14:textId="1B42EABC" w:rsidR="002F6073" w:rsidRPr="00F74C1C" w:rsidRDefault="002F6073" w:rsidP="00F74C1C">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27A2D8A6" w14:textId="0C552C34" w:rsidR="00142315" w:rsidRPr="00693DE7" w:rsidRDefault="004705B8" w:rsidP="00DB1CAC">
      <w:pPr>
        <w:pStyle w:val="Ttulo3"/>
      </w:pPr>
      <w:bookmarkStart w:id="61" w:name="_Toc192829977"/>
      <w:bookmarkStart w:id="62" w:name="_Ref192830623"/>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bookmarkEnd w:id="61"/>
      <w:bookmarkEnd w:id="62"/>
    </w:p>
    <w:p w14:paraId="07F0D598" w14:textId="669C151E" w:rsidR="00AE7CE0" w:rsidRPr="00F74C1C" w:rsidRDefault="0076383A" w:rsidP="00F74C1C">
      <w:r w:rsidRPr="00F74C1C">
        <w:t xml:space="preserve">Os dados necessários para a para a geração de imagens de quadras </w:t>
      </w:r>
      <w:r w:rsidR="00B9787D" w:rsidRPr="00F74C1C">
        <w:t xml:space="preserve">devem ser tão reais quanto possível. Assim, será preciso </w:t>
      </w:r>
      <w:r w:rsidR="00000057" w:rsidRPr="00F74C1C">
        <w:t>o</w:t>
      </w:r>
      <w:r w:rsidR="00204CC0" w:rsidRPr="00F74C1C">
        <w:t>bter a</w:t>
      </w:r>
      <w:r w:rsidR="00194975" w:rsidRPr="00F74C1C">
        <w:t xml:space="preserve"> identificação do lote e da quadra, logradouro, número, </w:t>
      </w:r>
      <w:r w:rsidR="00AD78D8" w:rsidRPr="00F74C1C">
        <w:t xml:space="preserve">largura do lote (testada) e outras dimensões </w:t>
      </w:r>
      <w:r w:rsidR="000E79A9" w:rsidRPr="00F74C1C">
        <w:t>disponíveis</w:t>
      </w:r>
      <w:r w:rsidR="000060B8" w:rsidRPr="00F74C1C">
        <w:t xml:space="preserve"> diretamente das prefeituras</w:t>
      </w:r>
      <w:r w:rsidR="002C25A8" w:rsidRPr="00F74C1C">
        <w:t xml:space="preserve">. </w:t>
      </w:r>
      <w:r w:rsidR="00A00B59" w:rsidRPr="00F74C1C">
        <w:t xml:space="preserve">A lista completa dos atributos necessários para a geração de </w:t>
      </w:r>
      <w:r w:rsidR="001F5617" w:rsidRPr="00F74C1C">
        <w:t xml:space="preserve">imagens de quadras </w:t>
      </w:r>
      <w:r w:rsidR="00A00B59" w:rsidRPr="00F74C1C">
        <w:t>está na</w:t>
      </w:r>
      <w:r w:rsidR="00020D06" w:rsidRPr="00F74C1C">
        <w:t xml:space="preserve"> </w:t>
      </w:r>
      <w:r w:rsidR="00152002" w:rsidRPr="00F74C1C">
        <w:fldChar w:fldCharType="begin"/>
      </w:r>
      <w:r w:rsidR="00152002" w:rsidRPr="00F74C1C">
        <w:instrText xml:space="preserve"> REF _Ref191994451 \h </w:instrText>
      </w:r>
      <w:r w:rsidR="00152002" w:rsidRPr="00F74C1C">
        <w:fldChar w:fldCharType="separate"/>
      </w:r>
      <w:r w:rsidR="00D2602D" w:rsidRPr="00693DE7">
        <w:t xml:space="preserve">Tabela </w:t>
      </w:r>
      <w:r w:rsidR="00D2602D">
        <w:rPr>
          <w:noProof/>
        </w:rPr>
        <w:t>7</w:t>
      </w:r>
      <w:r w:rsidR="00152002" w:rsidRPr="00F74C1C">
        <w:fldChar w:fldCharType="end"/>
      </w:r>
      <w:r w:rsidR="00E16C57" w:rsidRPr="00F74C1C">
        <w:t>.</w:t>
      </w:r>
    </w:p>
    <w:p w14:paraId="56BF484A" w14:textId="354086BE" w:rsidR="00A0431C" w:rsidRPr="00693DE7" w:rsidRDefault="00D119BF" w:rsidP="00D119BF">
      <w:r w:rsidRPr="00693DE7">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D2602D" w:rsidRPr="00693DE7">
        <w:t xml:space="preserve">Tabela </w:t>
      </w:r>
      <w:r w:rsidR="00D2602D">
        <w:rPr>
          <w:noProof/>
        </w:rPr>
        <w:t>7</w:t>
      </w:r>
      <w:r w:rsidR="000D2DE3" w:rsidRPr="00693DE7">
        <w:fldChar w:fldCharType="end"/>
      </w:r>
      <w:r w:rsidRPr="00693DE7">
        <w:t>.</w:t>
      </w:r>
    </w:p>
    <w:p w14:paraId="6028D2BC" w14:textId="5FADD0A0"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D2602D">
        <w:t>3.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D2602D"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9"/>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bookmarkStart w:id="63" w:name="_Toc192829978"/>
      <w:r w:rsidRPr="00693DE7">
        <w:t xml:space="preserve">Definir e povoar um banco de dados relacional </w:t>
      </w:r>
      <w:r w:rsidR="00591CEC" w:rsidRPr="00693DE7">
        <w:t>com os dados dos imóveis</w:t>
      </w:r>
      <w:r w:rsidR="00EB271B" w:rsidRPr="00693DE7">
        <w:t>.</w:t>
      </w:r>
      <w:bookmarkEnd w:id="63"/>
    </w:p>
    <w:p w14:paraId="4A5B94F6" w14:textId="116866D8" w:rsidR="008D4478" w:rsidRPr="00F74C1C" w:rsidRDefault="00B575BF" w:rsidP="00F74C1C">
      <w:r w:rsidRPr="00F74C1C">
        <w:t>Por segurança, durante o desenvolvimento do projeto,</w:t>
      </w:r>
      <w:r w:rsidR="00331665" w:rsidRPr="00F74C1C">
        <w:t xml:space="preserve"> </w:t>
      </w:r>
      <w:r w:rsidR="006E6228" w:rsidRPr="00F74C1C">
        <w:t>t</w:t>
      </w:r>
      <w:r w:rsidR="00143231" w:rsidRPr="00F74C1C">
        <w:t>odo o processamento dos dados será realizado sobre uma cópia do cadastro, evitando assim qualquer interferência nos registros originais. Para tal, será criada uma base de dados específica, sendo efetuada a importação a partir dos arquivos gerados na</w:t>
      </w:r>
      <w:r w:rsidR="0006161F">
        <w:t xml:space="preserve"> etapa</w:t>
      </w:r>
      <w:r w:rsidR="00D844D0">
        <w:t xml:space="preserve"> </w:t>
      </w:r>
      <w:r w:rsidR="0006161F">
        <w:fldChar w:fldCharType="begin"/>
      </w:r>
      <w:r w:rsidR="0006161F">
        <w:instrText xml:space="preserve"> REF _Ref192830623 \r \h </w:instrText>
      </w:r>
      <w:r w:rsidR="0006161F">
        <w:fldChar w:fldCharType="separate"/>
      </w:r>
      <w:r w:rsidR="00D2602D">
        <w:t>4.2.1</w:t>
      </w:r>
      <w:r w:rsidR="0006161F">
        <w:fldChar w:fldCharType="end"/>
      </w:r>
      <w:r w:rsidR="00143231" w:rsidRPr="00F74C1C">
        <w:t>.</w:t>
      </w:r>
    </w:p>
    <w:p w14:paraId="3B855509" w14:textId="7473DD6E" w:rsidR="00E616BE" w:rsidRPr="00F74C1C" w:rsidRDefault="00685C11" w:rsidP="00F74C1C">
      <w:r w:rsidRPr="00F74C1C">
        <w:t xml:space="preserve">A primeira classe a ser criada é </w:t>
      </w:r>
      <w:r w:rsidR="004D125B" w:rsidRPr="00F74C1C">
        <w:t>‘Lotes’</w:t>
      </w:r>
      <w:r w:rsidR="005A4BC8" w:rsidRPr="00F74C1C">
        <w:t xml:space="preserve">, que armazenará os dados dos lotes ou parcelas </w:t>
      </w:r>
      <w:r w:rsidR="005E08A8" w:rsidRPr="00F74C1C">
        <w:t xml:space="preserve">recuperados dos arquivos da prefeitura. </w:t>
      </w:r>
      <w:r w:rsidR="001A5C13" w:rsidRPr="00F74C1C">
        <w:t xml:space="preserve">O código </w:t>
      </w:r>
      <w:r w:rsidR="00102682" w:rsidRPr="00F74C1C">
        <w:t xml:space="preserve">para criação da tabela </w:t>
      </w:r>
      <w:r w:rsidR="000C2594" w:rsidRPr="00F74C1C">
        <w:t>‘</w:t>
      </w:r>
      <w:r w:rsidR="00102682" w:rsidRPr="00F74C1C">
        <w:t>Lotes</w:t>
      </w:r>
      <w:r w:rsidR="000C2594" w:rsidRPr="00F74C1C">
        <w:t>’</w:t>
      </w:r>
      <w:r w:rsidR="007540E0" w:rsidRPr="00F74C1C">
        <w:t xml:space="preserve"> com os atributos essenciais</w:t>
      </w:r>
      <w:r w:rsidR="00102682" w:rsidRPr="00F74C1C">
        <w:t xml:space="preserve"> </w:t>
      </w:r>
      <w:r w:rsidR="000C2594" w:rsidRPr="00F74C1C">
        <w:t xml:space="preserve">é mostrado na </w:t>
      </w:r>
      <w:r w:rsidR="000C2594" w:rsidRPr="00F74C1C">
        <w:fldChar w:fldCharType="begin"/>
      </w:r>
      <w:r w:rsidR="000C2594" w:rsidRPr="00F74C1C">
        <w:instrText xml:space="preserve"> REF _Ref192516006 \h </w:instrText>
      </w:r>
      <w:r w:rsidR="000C2594" w:rsidRPr="00F74C1C">
        <w:fldChar w:fldCharType="separate"/>
      </w:r>
      <w:r w:rsidR="00D2602D" w:rsidRPr="00693DE7">
        <w:t xml:space="preserve">Figura </w:t>
      </w:r>
      <w:r w:rsidR="00D2602D">
        <w:rPr>
          <w:noProof/>
        </w:rPr>
        <w:t>12</w:t>
      </w:r>
      <w:r w:rsidR="000C2594" w:rsidRPr="00F74C1C">
        <w:fldChar w:fldCharType="end"/>
      </w:r>
      <w:r w:rsidR="000C2594" w:rsidRPr="00F74C1C">
        <w:t xml:space="preserve">. </w:t>
      </w:r>
    </w:p>
    <w:p w14:paraId="0EF64F0F" w14:textId="1D290186" w:rsidR="009319CE" w:rsidRPr="00693DE7" w:rsidRDefault="009319CE" w:rsidP="009319CE">
      <w:pPr>
        <w:pStyle w:val="Legenda"/>
      </w:pPr>
      <w:bookmarkStart w:id="64" w:name="_Ref192516006"/>
      <w:r w:rsidRPr="00693DE7">
        <w:t xml:space="preserve">Figura </w:t>
      </w:r>
      <w:fldSimple w:instr=" SEQ Figura \* ARABIC ">
        <w:r w:rsidR="00D2602D">
          <w:rPr>
            <w:noProof/>
          </w:rPr>
          <w:t>12</w:t>
        </w:r>
      </w:fldSimple>
      <w:bookmarkEnd w:id="64"/>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8D4478" w:rsidRDefault="00CA435F" w:rsidP="00CA435F">
            <w:pPr>
              <w:pStyle w:val="Codigo"/>
              <w:rPr>
                <w:lang w:val="en-US"/>
              </w:rPr>
            </w:pPr>
            <w:r w:rsidRPr="008D4478">
              <w:rPr>
                <w:lang w:val="en-US"/>
              </w:rPr>
              <w:t>Create table Lotes (</w:t>
            </w:r>
          </w:p>
          <w:p w14:paraId="1851EE12" w14:textId="77777777" w:rsidR="00CA435F" w:rsidRPr="008D4478" w:rsidRDefault="00CA435F" w:rsidP="00CA435F">
            <w:pPr>
              <w:pStyle w:val="Codigo"/>
              <w:rPr>
                <w:lang w:val="en-US"/>
              </w:rPr>
            </w:pPr>
            <w:r w:rsidRPr="008D4478">
              <w:rPr>
                <w:lang w:val="en-US"/>
              </w:rPr>
              <w:tab/>
              <w:t xml:space="preserve">InscricaoCadastral </w:t>
            </w:r>
            <w:r w:rsidRPr="008D4478">
              <w:rPr>
                <w:lang w:val="en-US"/>
              </w:rPr>
              <w:tab/>
              <w:t>VARCHAR(20) PRIMARY KEY,</w:t>
            </w:r>
          </w:p>
          <w:p w14:paraId="1A26DF77" w14:textId="77777777" w:rsidR="00CA435F" w:rsidRPr="00693DE7" w:rsidRDefault="00CA435F" w:rsidP="00CA435F">
            <w:pPr>
              <w:pStyle w:val="Codigo"/>
            </w:pPr>
            <w:r w:rsidRPr="008D4478">
              <w:rPr>
                <w:lang w:val="en-US"/>
              </w:rPr>
              <w:tab/>
            </w:r>
            <w:r w:rsidRPr="00693DE7">
              <w:t xml:space="preserve">nmLogradouro </w:t>
            </w:r>
            <w:r w:rsidRPr="00693DE7">
              <w:tab/>
              <w:t>VARCHAR(100),</w:t>
            </w:r>
          </w:p>
          <w:p w14:paraId="6057912D" w14:textId="77777777" w:rsidR="00CA435F" w:rsidRPr="00693DE7" w:rsidRDefault="00CA435F" w:rsidP="00CA435F">
            <w:pPr>
              <w:pStyle w:val="Codigo"/>
            </w:pPr>
            <w:r w:rsidRPr="00693DE7">
              <w:tab/>
              <w:t xml:space="preserve">nrEndereco  </w:t>
            </w:r>
            <w:r w:rsidRPr="00693DE7">
              <w:tab/>
              <w:t>VARCHAR(10),</w:t>
            </w:r>
          </w:p>
          <w:p w14:paraId="1A6946FD" w14:textId="77777777" w:rsidR="00CA435F" w:rsidRPr="00693DE7" w:rsidRDefault="00CA435F" w:rsidP="00CA435F">
            <w:pPr>
              <w:pStyle w:val="Codigo"/>
            </w:pPr>
            <w:r w:rsidRPr="00693DE7">
              <w:tab/>
              <w:t xml:space="preserve">complementoEndereco </w:t>
            </w:r>
            <w:r w:rsidRPr="00693DE7">
              <w:tab/>
              <w:t>VARCHAR(100),</w:t>
            </w:r>
          </w:p>
          <w:p w14:paraId="53D51101" w14:textId="77777777" w:rsidR="00CA435F" w:rsidRPr="00693DE7" w:rsidRDefault="00CA435F" w:rsidP="00CA435F">
            <w:pPr>
              <w:pStyle w:val="Codigo"/>
            </w:pPr>
            <w:r w:rsidRPr="00693DE7">
              <w:tab/>
              <w:t xml:space="preserve">idQuadra  </w:t>
            </w:r>
            <w:r w:rsidRPr="00693DE7">
              <w:tab/>
              <w:t>VARCHAR(10),</w:t>
            </w:r>
          </w:p>
          <w:p w14:paraId="2FFA3CF0" w14:textId="77777777" w:rsidR="00CA435F" w:rsidRPr="00693DE7" w:rsidRDefault="00CA435F" w:rsidP="00CA435F">
            <w:pPr>
              <w:pStyle w:val="Codigo"/>
            </w:pPr>
            <w:r w:rsidRPr="00693DE7">
              <w:tab/>
              <w:t xml:space="preserve">dimTestada </w:t>
            </w:r>
            <w:r w:rsidRPr="00693DE7">
              <w:tab/>
              <w:t>FLOAT,</w:t>
            </w:r>
          </w:p>
          <w:p w14:paraId="2E009A68" w14:textId="77777777" w:rsidR="00CA435F" w:rsidRPr="00693DE7" w:rsidRDefault="00CA435F" w:rsidP="00CA435F">
            <w:pPr>
              <w:pStyle w:val="Codigo"/>
            </w:pPr>
            <w:r w:rsidRPr="00693DE7">
              <w:tab/>
              <w:t xml:space="preserve">dimProfundidad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6AC654D1" w:rsidR="006A2BB1" w:rsidRPr="00693DE7" w:rsidRDefault="006A2BB1" w:rsidP="000904FA">
      <w:r w:rsidRPr="00693DE7">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0"/>
      </w:r>
      <w:r w:rsidR="00DC225C" w:rsidRPr="00693DE7">
        <w:t xml:space="preserve"> n</w:t>
      </w:r>
      <w:r w:rsidR="004135F9" w:rsidRPr="00693DE7">
        <w:t>os formatos CSV e GeoJSON</w:t>
      </w:r>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D2602D">
        <w:t xml:space="preserve">Figura </w:t>
      </w:r>
      <w:r w:rsidR="00D2602D">
        <w:rPr>
          <w:noProof/>
        </w:rPr>
        <w:t>13</w:t>
      </w:r>
      <w:r w:rsidR="00DA330B">
        <w:fldChar w:fldCharType="end"/>
      </w:r>
      <w:r w:rsidR="00DA330B">
        <w:t xml:space="preserve"> </w:t>
      </w:r>
      <w:r w:rsidR="007B6426">
        <w:t>apresenta o código SQL para criação da classe CNEFE.</w:t>
      </w:r>
    </w:p>
    <w:p w14:paraId="5E811E4C" w14:textId="74BD05A8" w:rsidR="00DA330B" w:rsidRDefault="00DA330B" w:rsidP="00DA330B">
      <w:pPr>
        <w:pStyle w:val="Legenda"/>
      </w:pPr>
      <w:bookmarkStart w:id="65" w:name="_Ref192535314"/>
      <w:r>
        <w:t xml:space="preserve">Figura </w:t>
      </w:r>
      <w:fldSimple w:instr=" SEQ Figura \* ARABIC ">
        <w:r w:rsidR="00D2602D">
          <w:rPr>
            <w:noProof/>
          </w:rPr>
          <w:t>13</w:t>
        </w:r>
      </w:fldSimple>
      <w:bookmarkEnd w:id="65"/>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8D4478" w:rsidRDefault="007E5702" w:rsidP="00A468D8">
            <w:pPr>
              <w:pStyle w:val="Codigo"/>
              <w:keepNext/>
              <w:ind w:left="448"/>
              <w:rPr>
                <w:lang w:val="es-ES_tradnl"/>
              </w:rPr>
            </w:pPr>
            <w:r w:rsidRPr="008D4478">
              <w:rPr>
                <w:lang w:val="es-ES_tradnl"/>
              </w:rPr>
              <w:t>CREATE TABLE CNEFE (</w:t>
            </w:r>
          </w:p>
          <w:p w14:paraId="75ABB34A" w14:textId="77777777" w:rsidR="007E5702" w:rsidRPr="008D4478" w:rsidRDefault="007E5702" w:rsidP="00A468D8">
            <w:pPr>
              <w:pStyle w:val="Codigo"/>
              <w:keepNext/>
              <w:ind w:left="448"/>
              <w:rPr>
                <w:lang w:val="es-ES_tradnl"/>
              </w:rPr>
            </w:pPr>
            <w:r w:rsidRPr="008D4478">
              <w:rPr>
                <w:lang w:val="es-ES_tradnl"/>
              </w:rPr>
              <w:t xml:space="preserve">  COD_UNICO_ENDERECO </w:t>
            </w:r>
            <w:r w:rsidRPr="008D4478">
              <w:rPr>
                <w:lang w:val="es-ES_tradnl"/>
              </w:rPr>
              <w:tab/>
              <w:t>VARCHAR(10),</w:t>
            </w:r>
          </w:p>
          <w:p w14:paraId="570A1C36" w14:textId="77777777" w:rsidR="007E5702" w:rsidRPr="00D2602D" w:rsidRDefault="007E5702" w:rsidP="00A468D8">
            <w:pPr>
              <w:pStyle w:val="Codigo"/>
              <w:keepNext/>
              <w:ind w:left="448"/>
            </w:pPr>
            <w:r w:rsidRPr="008D4478">
              <w:rPr>
                <w:lang w:val="es-ES_tradnl"/>
              </w:rPr>
              <w:t xml:space="preserve">  </w:t>
            </w:r>
            <w:r w:rsidRPr="00D2602D">
              <w:t xml:space="preserve">COD_SETOR </w:t>
            </w:r>
            <w:r w:rsidRPr="00D2602D">
              <w:tab/>
              <w:t>VARCHAR(17),</w:t>
            </w:r>
          </w:p>
          <w:p w14:paraId="39E9270C" w14:textId="77777777" w:rsidR="007E5702" w:rsidRPr="00693DE7" w:rsidRDefault="007E5702" w:rsidP="00A468D8">
            <w:pPr>
              <w:pStyle w:val="Codigo"/>
              <w:keepNext/>
              <w:ind w:left="448"/>
            </w:pPr>
            <w:r w:rsidRPr="00D2602D">
              <w:t xml:space="preserve">  </w:t>
            </w:r>
            <w:r w:rsidRPr="00693DE7">
              <w:t xml:space="preserve">NUM_QUADRA </w:t>
            </w:r>
            <w:r w:rsidRPr="00693DE7">
              <w:tab/>
              <w:t>VARCHAR(2),</w:t>
            </w:r>
          </w:p>
          <w:p w14:paraId="408BD29F" w14:textId="77777777" w:rsidR="007E5702" w:rsidRPr="00693DE7" w:rsidRDefault="007E5702" w:rsidP="00A468D8">
            <w:pPr>
              <w:pStyle w:val="Codigo"/>
              <w:keepNext/>
              <w:ind w:left="448"/>
            </w:pPr>
            <w:r w:rsidRPr="00693DE7">
              <w:t xml:space="preserve">  NOM_TIPO_SEGLOGR </w:t>
            </w:r>
            <w:r w:rsidRPr="00693DE7">
              <w:tab/>
              <w:t>VARCHAR(20),</w:t>
            </w:r>
          </w:p>
          <w:p w14:paraId="4F1C00BE" w14:textId="77777777" w:rsidR="007E5702" w:rsidRPr="00693DE7" w:rsidRDefault="007E5702" w:rsidP="00A468D8">
            <w:pPr>
              <w:pStyle w:val="Codigo"/>
              <w:keepNext/>
              <w:ind w:left="448"/>
            </w:pPr>
            <w:r w:rsidRPr="00693DE7">
              <w:t xml:space="preserve">  NOM_TITULO_SEGLOGR </w:t>
            </w:r>
            <w:r w:rsidRPr="00693DE7">
              <w:tab/>
              <w:t>VARCHAR(50),</w:t>
            </w:r>
          </w:p>
          <w:p w14:paraId="005550D8" w14:textId="77777777" w:rsidR="007E5702" w:rsidRPr="00693DE7" w:rsidRDefault="007E5702" w:rsidP="00A468D8">
            <w:pPr>
              <w:pStyle w:val="Codigo"/>
              <w:keepNext/>
              <w:ind w:left="448"/>
            </w:pPr>
            <w:r w:rsidRPr="00693DE7">
              <w:t xml:space="preserve">  NOM_SEGLOGR </w:t>
            </w:r>
            <w:r w:rsidRPr="00693DE7">
              <w:tab/>
              <w:t>VARCHAR(50),</w:t>
            </w:r>
          </w:p>
          <w:p w14:paraId="640B1D72" w14:textId="77777777" w:rsidR="007E5702" w:rsidRPr="00693DE7" w:rsidRDefault="007E5702" w:rsidP="00A468D8">
            <w:pPr>
              <w:pStyle w:val="Codigo"/>
              <w:keepNext/>
              <w:ind w:left="448"/>
            </w:pPr>
            <w:r w:rsidRPr="00693DE7">
              <w:t xml:space="preserve">  NUM_ENDERECO </w:t>
            </w:r>
            <w:r w:rsidRPr="00693DE7">
              <w:tab/>
              <w:t>VARCHAR(10),</w:t>
            </w:r>
          </w:p>
          <w:p w14:paraId="19759A59" w14:textId="77777777" w:rsidR="007E5702" w:rsidRPr="00693DE7" w:rsidRDefault="007E5702" w:rsidP="00A468D8">
            <w:pPr>
              <w:pStyle w:val="Codigo"/>
              <w:keepNext/>
              <w:ind w:left="448"/>
            </w:pPr>
            <w:r w:rsidRPr="00693DE7">
              <w:t xml:space="preserve">  NOM_COMP_ELEM1 </w:t>
            </w:r>
            <w:r w:rsidRPr="00693DE7">
              <w:tab/>
              <w:t>VARCHAR(20),</w:t>
            </w:r>
          </w:p>
          <w:p w14:paraId="4FAF1AD4" w14:textId="77777777" w:rsidR="007E5702" w:rsidRPr="00693DE7" w:rsidRDefault="007E5702" w:rsidP="00A468D8">
            <w:pPr>
              <w:pStyle w:val="Codigo"/>
              <w:keepNext/>
              <w:ind w:left="448"/>
            </w:pPr>
            <w:r w:rsidRPr="00693DE7">
              <w:t xml:space="preserve">  VAL_COMP_ELEM1 </w:t>
            </w:r>
            <w:r w:rsidRPr="00693DE7">
              <w:tab/>
              <w:t>VARCHAR(20),</w:t>
            </w:r>
          </w:p>
          <w:p w14:paraId="0BA51055" w14:textId="77777777" w:rsidR="007E5702" w:rsidRPr="00D2602D" w:rsidRDefault="007E5702" w:rsidP="00A468D8">
            <w:pPr>
              <w:pStyle w:val="Codigo"/>
              <w:keepNext/>
              <w:ind w:left="448"/>
              <w:rPr>
                <w:lang w:val="en-US"/>
              </w:rPr>
            </w:pPr>
            <w:r w:rsidRPr="00693DE7">
              <w:t xml:space="preserve">  </w:t>
            </w:r>
            <w:r w:rsidRPr="00D2602D">
              <w:rPr>
                <w:lang w:val="en-US"/>
              </w:rPr>
              <w:t xml:space="preserve">CEP </w:t>
            </w:r>
            <w:r w:rsidRPr="00D2602D">
              <w:rPr>
                <w:lang w:val="en-US"/>
              </w:rPr>
              <w:tab/>
              <w:t>VARCHAR(9),</w:t>
            </w:r>
          </w:p>
          <w:p w14:paraId="56705422" w14:textId="77777777" w:rsidR="007E5702" w:rsidRPr="00D2602D" w:rsidRDefault="007E5702" w:rsidP="00A468D8">
            <w:pPr>
              <w:pStyle w:val="Codigo"/>
              <w:keepNext/>
              <w:ind w:left="448"/>
              <w:rPr>
                <w:lang w:val="en-US"/>
              </w:rPr>
            </w:pPr>
            <w:r w:rsidRPr="00D2602D">
              <w:rPr>
                <w:lang w:val="en-US"/>
              </w:rPr>
              <w:t xml:space="preserve">  LATITUDE </w:t>
            </w:r>
            <w:r w:rsidRPr="00D2602D">
              <w:rPr>
                <w:lang w:val="en-US"/>
              </w:rPr>
              <w:tab/>
              <w:t>FLOAT,</w:t>
            </w:r>
          </w:p>
          <w:p w14:paraId="2E589297" w14:textId="77777777" w:rsidR="007E5702" w:rsidRPr="00D2602D" w:rsidRDefault="007E5702" w:rsidP="00A468D8">
            <w:pPr>
              <w:pStyle w:val="Codigo"/>
              <w:keepNext/>
              <w:ind w:left="448"/>
              <w:rPr>
                <w:lang w:val="en-US"/>
              </w:rPr>
            </w:pPr>
            <w:r w:rsidRPr="00D2602D">
              <w:rPr>
                <w:lang w:val="en-US"/>
              </w:rPr>
              <w:t xml:space="preserve">  LONGITUDE </w:t>
            </w:r>
            <w:r w:rsidRPr="00D2602D">
              <w:rPr>
                <w:lang w:val="en-US"/>
              </w:rPr>
              <w:tab/>
              <w:t>FLOAT,</w:t>
            </w:r>
          </w:p>
          <w:p w14:paraId="16FC7676" w14:textId="77777777" w:rsidR="007E5702" w:rsidRPr="00693DE7" w:rsidRDefault="007E5702" w:rsidP="00A468D8">
            <w:pPr>
              <w:pStyle w:val="Codigo"/>
              <w:keepNext/>
              <w:ind w:left="448"/>
            </w:pPr>
            <w:r w:rsidRPr="00D2602D">
              <w:rPr>
                <w:lang w:val="en-US"/>
              </w:rPr>
              <w:t xml:space="preserve">  </w:t>
            </w:r>
            <w:r w:rsidRPr="00693DE7">
              <w:t xml:space="preserve">NUM_FACE </w:t>
            </w:r>
            <w:r w:rsidRPr="00693DE7">
              <w:tab/>
              <w:t>VARCHAR(2),</w:t>
            </w:r>
          </w:p>
          <w:p w14:paraId="6E594AE8" w14:textId="77777777" w:rsidR="007E5702" w:rsidRPr="00693DE7" w:rsidRDefault="007E5702" w:rsidP="00A468D8">
            <w:pPr>
              <w:pStyle w:val="Codigo"/>
              <w:keepNext/>
              <w:ind w:left="448"/>
            </w:pPr>
            <w:r w:rsidRPr="00693DE7">
              <w:t xml:space="preserve">  COORDENADAS </w:t>
            </w:r>
            <w:r w:rsidRPr="00693DE7">
              <w:tab/>
              <w:t>geometry,</w:t>
            </w:r>
          </w:p>
          <w:p w14:paraId="729B8F67" w14:textId="77777777" w:rsidR="007E5702" w:rsidRPr="008F7B70" w:rsidRDefault="007E5702" w:rsidP="00A468D8">
            <w:pPr>
              <w:pStyle w:val="Codigo"/>
              <w:keepNext/>
              <w:ind w:left="448"/>
              <w:rPr>
                <w:lang w:val="en-US"/>
              </w:rPr>
            </w:pPr>
            <w:r w:rsidRPr="00693DE7">
              <w:t xml:space="preserve">  </w:t>
            </w:r>
            <w:r w:rsidRPr="008F7B70">
              <w:rPr>
                <w:lang w:val="en-US"/>
              </w:rPr>
              <w:t>CONSTRAINT pk_CNEFE PRIMARY KEY (COD_UNICO_ENDERECO)</w:t>
            </w:r>
          </w:p>
          <w:p w14:paraId="6C818C27" w14:textId="54D95CA0" w:rsidR="00290635" w:rsidRPr="00693DE7" w:rsidRDefault="007E5702" w:rsidP="00A468D8">
            <w:pPr>
              <w:pStyle w:val="Codigo"/>
              <w:keepNext/>
              <w:ind w:left="448"/>
            </w:pPr>
            <w:r w:rsidRPr="00693DE7">
              <w:t>);</w:t>
            </w:r>
          </w:p>
        </w:tc>
      </w:tr>
    </w:tbl>
    <w:p w14:paraId="63A9BC3D" w14:textId="44A6F60E" w:rsidR="000904FA" w:rsidRPr="00F74C1C" w:rsidRDefault="00247C46" w:rsidP="00F74C1C">
      <w:r w:rsidRPr="00F74C1C">
        <w:t xml:space="preserve">As demais classes serão geradas a partir dessas </w:t>
      </w:r>
      <w:r w:rsidR="007264C0" w:rsidRPr="00F74C1C">
        <w:t xml:space="preserve">duas </w:t>
      </w:r>
      <w:r w:rsidRPr="00F74C1C">
        <w:t xml:space="preserve">iniciais por meio da execução de consultas SQL, </w:t>
      </w:r>
      <w:r w:rsidR="005A6CFA" w:rsidRPr="00F74C1C">
        <w:t xml:space="preserve">e </w:t>
      </w:r>
      <w:r w:rsidR="005679F4" w:rsidRPr="00F74C1C">
        <w:t>armazenarão os</w:t>
      </w:r>
      <w:r w:rsidRPr="00F74C1C">
        <w:t xml:space="preserve"> registros resultantes do processamento.</w:t>
      </w:r>
    </w:p>
    <w:p w14:paraId="35380ED1" w14:textId="4DD017CC" w:rsidR="005600A1" w:rsidRPr="00F74C1C" w:rsidRDefault="00B647B9" w:rsidP="00F74C1C">
      <w:r w:rsidRPr="00F74C1C">
        <w:t>Por fim, a</w:t>
      </w:r>
      <w:r w:rsidR="00A37C6D" w:rsidRPr="00F74C1C">
        <w:t xml:space="preserve"> maneira de povoar as bases criadas varia conforme o SGBD </w:t>
      </w:r>
      <w:r w:rsidR="002C663C" w:rsidRPr="00F74C1C">
        <w:t xml:space="preserve">utilizado e do formato do arquivo de </w:t>
      </w:r>
      <w:r w:rsidR="00D31C23" w:rsidRPr="00F74C1C">
        <w:t>migração</w:t>
      </w:r>
      <w:r w:rsidR="009B7EA0" w:rsidRPr="00F74C1C">
        <w:t xml:space="preserve">. </w:t>
      </w:r>
      <w:r w:rsidR="00337B8A" w:rsidRPr="00F74C1C">
        <w:t xml:space="preserve">Todos os </w:t>
      </w:r>
      <w:r w:rsidR="005F0E5C" w:rsidRPr="00F74C1C">
        <w:t xml:space="preserve">SGBDs oferecem </w:t>
      </w:r>
      <w:r w:rsidR="00243AFD" w:rsidRPr="00F74C1C">
        <w:t xml:space="preserve">ferramentas </w:t>
      </w:r>
      <w:r w:rsidR="00337B8A" w:rsidRPr="00F74C1C">
        <w:t>para fazer a importação</w:t>
      </w:r>
      <w:r w:rsidR="00E4731D" w:rsidRPr="00F74C1C">
        <w:t xml:space="preserve"> </w:t>
      </w:r>
      <w:r w:rsidR="00AA33A0" w:rsidRPr="00F74C1C">
        <w:t>a partir dos formatos mais comuns e</w:t>
      </w:r>
      <w:r w:rsidR="00A87377" w:rsidRPr="00F74C1C">
        <w:t>, se necessário,</w:t>
      </w:r>
      <w:r w:rsidR="009D0BCF" w:rsidRPr="00F74C1C">
        <w:t xml:space="preserve"> </w:t>
      </w:r>
      <w:r w:rsidR="00A87377" w:rsidRPr="00F74C1C">
        <w:t>pode-se</w:t>
      </w:r>
      <w:r w:rsidR="00E4731D" w:rsidRPr="00F74C1C">
        <w:t xml:space="preserve"> criar scripts para essa tarefa.</w:t>
      </w:r>
    </w:p>
    <w:p w14:paraId="34B418AC" w14:textId="18DD6A5C" w:rsidR="00E50C2A" w:rsidRDefault="00591CEC" w:rsidP="00166663">
      <w:pPr>
        <w:pStyle w:val="Ttulo3"/>
      </w:pPr>
      <w:bookmarkStart w:id="66" w:name="_Toc192829979"/>
      <w:r w:rsidRPr="00693DE7">
        <w:t>Selecionar</w:t>
      </w:r>
      <w:r w:rsidR="006F0CA0" w:rsidRPr="00693DE7">
        <w:t xml:space="preserve"> um conjunto ótimo de informações </w:t>
      </w:r>
      <w:r w:rsidR="00AE7CE0" w:rsidRPr="00693DE7">
        <w:t>cadastrais</w:t>
      </w:r>
      <w:r w:rsidR="00EB271B" w:rsidRPr="00693DE7">
        <w:t>.</w:t>
      </w:r>
      <w:bookmarkEnd w:id="66"/>
    </w:p>
    <w:p w14:paraId="3D3ECF8E" w14:textId="24F70B9B" w:rsidR="00AE7CE0" w:rsidRPr="00693DE7" w:rsidRDefault="00390F3C" w:rsidP="00F74C1C">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Retangópolis</w:t>
      </w:r>
      <w:r w:rsidRPr="00390F3C">
        <w:t>".</w:t>
      </w:r>
    </w:p>
    <w:p w14:paraId="63CB4741" w14:textId="77777777" w:rsidR="00C12375" w:rsidRDefault="00C12375" w:rsidP="00166663">
      <w:pPr>
        <w:pStyle w:val="Ttulo3"/>
      </w:pPr>
      <w:bookmarkStart w:id="67" w:name="_Toc192829980"/>
      <w:r w:rsidRPr="00693DE7">
        <w:t>Identificar e corrigir falhas dos dados textuais no banco de dados.</w:t>
      </w:r>
      <w:bookmarkEnd w:id="67"/>
    </w:p>
    <w:p w14:paraId="4888BF2A" w14:textId="7A3E5D0A" w:rsidR="002615FD" w:rsidRPr="00F74C1C" w:rsidRDefault="00907D20" w:rsidP="00F74C1C">
      <w:r w:rsidRPr="00F74C1C">
        <w:t>Nesta etapa, os erros presentes na base de dados são corrigidos para evitar interferências durante os testes do protótipo. Além disso, os dados ausentes são preenchidos e os nomes dos logradouros são devidamente ajustados.</w:t>
      </w:r>
    </w:p>
    <w:p w14:paraId="3192C377" w14:textId="6B36CE07" w:rsidR="00175A94" w:rsidRDefault="008F7B70" w:rsidP="00166663">
      <w:pPr>
        <w:pStyle w:val="Ttulo3"/>
      </w:pPr>
      <w:bookmarkStart w:id="68" w:name="_Toc192829981"/>
      <w:r>
        <w:t xml:space="preserve">Criar classes </w:t>
      </w:r>
      <w:r w:rsidR="00061625">
        <w:t xml:space="preserve">para </w:t>
      </w:r>
      <w:r w:rsidR="00DE237E">
        <w:t>os endereços agrupados</w:t>
      </w:r>
      <w:r w:rsidR="00061625">
        <w:t>.</w:t>
      </w:r>
      <w:bookmarkEnd w:id="68"/>
    </w:p>
    <w:p w14:paraId="2045A1CF" w14:textId="2A731FB0" w:rsidR="00082DCB" w:rsidRPr="00F74C1C" w:rsidRDefault="001642F0" w:rsidP="00F74C1C">
      <w:r w:rsidRPr="00F74C1C">
        <w:t>As principais alternativas para a integração dos dados das bases</w:t>
      </w:r>
      <w:r w:rsidR="00061625" w:rsidRPr="00F74C1C">
        <w:t xml:space="preserve"> do CIATA e CNEFE</w:t>
      </w:r>
      <w:r w:rsidRPr="00F74C1C">
        <w:t xml:space="preserve"> são utilizar as definições de quadras das unidades imobiliárias ou empregar os logradouros. Assim, torna-se essencial agrupar as UIs por quadras e por logradouros, visando simplificar o processamento.</w:t>
      </w:r>
      <w:r w:rsidR="005851D4" w:rsidRPr="00F74C1C">
        <w:t xml:space="preserve"> </w:t>
      </w:r>
    </w:p>
    <w:p w14:paraId="4D2170C3" w14:textId="16EFD111" w:rsidR="00D34F38" w:rsidRDefault="00D34F38" w:rsidP="00166663">
      <w:pPr>
        <w:pStyle w:val="Ttulo3"/>
      </w:pPr>
      <w:bookmarkStart w:id="69" w:name="_Toc192829982"/>
      <w:r w:rsidRPr="00693DE7">
        <w:t>Desenvolver um protótipo para testes.</w:t>
      </w:r>
      <w:bookmarkEnd w:id="69"/>
    </w:p>
    <w:p w14:paraId="37EC264C" w14:textId="1045E7EB" w:rsidR="001801E4" w:rsidRPr="001801E4" w:rsidRDefault="00DD32F5" w:rsidP="00F74C1C">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r w:rsidRPr="00F74C1C">
        <w:rPr>
          <w:i/>
          <w:iCs/>
        </w:rPr>
        <w:t>Leaflet</w:t>
      </w:r>
      <w:r w:rsidRPr="00F74C1C">
        <w:t xml:space="preserve"> será empregada para a visualização do projeto</w:t>
      </w:r>
      <w:r w:rsidRPr="00DD32F5">
        <w:t>.</w:t>
      </w:r>
    </w:p>
    <w:p w14:paraId="12955B46" w14:textId="76F66613" w:rsidR="007A407B" w:rsidRDefault="007A407B" w:rsidP="00166663">
      <w:pPr>
        <w:pStyle w:val="Ttulo3"/>
      </w:pPr>
      <w:bookmarkStart w:id="70" w:name="_Toc192829983"/>
      <w:r w:rsidRPr="00693DE7">
        <w:t>Testar protótipo com dados se</w:t>
      </w:r>
      <w:r w:rsidR="00E715E4" w:rsidRPr="00693DE7">
        <w:t>lecionados.</w:t>
      </w:r>
      <w:bookmarkEnd w:id="70"/>
    </w:p>
    <w:p w14:paraId="07235C37" w14:textId="5FE68120" w:rsidR="00B00EBB" w:rsidRPr="00B00EBB" w:rsidRDefault="00C347B6" w:rsidP="00F74C1C">
      <w:r w:rsidRPr="00F74C1C">
        <w:t>Com dados selecionados e prognósticos definidos, começa o ciclo de teste e correção até que o protótipo apresente resultados coerentes</w:t>
      </w:r>
      <w:r w:rsidRPr="00C347B6">
        <w:t>.</w:t>
      </w:r>
    </w:p>
    <w:p w14:paraId="2DAD624A" w14:textId="3E5F2FE4" w:rsidR="00AE7CE0" w:rsidRDefault="00770B33" w:rsidP="00166663">
      <w:pPr>
        <w:pStyle w:val="Ttulo3"/>
      </w:pPr>
      <w:bookmarkStart w:id="71" w:name="_Toc192829984"/>
      <w:r w:rsidRPr="00693DE7">
        <w:t xml:space="preserve">Gerar </w:t>
      </w:r>
      <w:r w:rsidR="00093203" w:rsidRPr="00693DE7">
        <w:t>imagem das quadras</w:t>
      </w:r>
      <w:r w:rsidR="00DF327C">
        <w:t>.</w:t>
      </w:r>
      <w:bookmarkEnd w:id="71"/>
      <w:r w:rsidR="00AE7CE0" w:rsidRPr="00693DE7">
        <w:t xml:space="preserve"> </w:t>
      </w:r>
    </w:p>
    <w:p w14:paraId="42F1A76F" w14:textId="360A5259" w:rsidR="00DF327C" w:rsidRPr="00DF327C" w:rsidRDefault="00777ED0" w:rsidP="00F74C1C">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3881FF64" w14:textId="486ADA06" w:rsidR="00AE7CE0" w:rsidRDefault="007C0C77" w:rsidP="00704601">
      <w:pPr>
        <w:pStyle w:val="Ttulo3"/>
        <w:keepNext w:val="0"/>
      </w:pPr>
      <w:bookmarkStart w:id="72" w:name="_Toc192829985"/>
      <w:r w:rsidRPr="00693DE7">
        <w:t xml:space="preserve">Testar o protótipo </w:t>
      </w:r>
      <w:r w:rsidR="009B766F" w:rsidRPr="00693DE7">
        <w:t>com</w:t>
      </w:r>
      <w:r w:rsidR="00704601">
        <w:t xml:space="preserve"> a totalidade dos dados do cadastro.</w:t>
      </w:r>
      <w:bookmarkEnd w:id="72"/>
      <w:r w:rsidR="00AE7CE0" w:rsidRPr="00693DE7">
        <w:t xml:space="preserve"> </w:t>
      </w:r>
    </w:p>
    <w:p w14:paraId="148051A2" w14:textId="51B987E0" w:rsidR="00704601" w:rsidRPr="00F74C1C" w:rsidRDefault="00704601" w:rsidP="00F74C1C">
      <w:r w:rsidRPr="00F74C1C">
        <w:t xml:space="preserve">Novo ciclo de testes e ajustes, dessa vez com dados </w:t>
      </w:r>
      <w:r w:rsidR="00C33467" w:rsidRPr="00F74C1C">
        <w:t xml:space="preserve">originais do cadastro da prefeitura, sem ajustes ou correções manuais. </w:t>
      </w:r>
      <w:r w:rsidR="00EA2F69" w:rsidRPr="00F74C1C">
        <w:t xml:space="preserve">O objetivo é ajustar </w:t>
      </w:r>
      <w:r w:rsidR="00E92C30" w:rsidRPr="00F74C1C">
        <w:t xml:space="preserve">um nível de tolerância nas associações </w:t>
      </w:r>
      <w:r w:rsidR="00F34D73" w:rsidRPr="00F74C1C">
        <w:t xml:space="preserve">entre as bases </w:t>
      </w:r>
      <w:r w:rsidR="00A76AF4" w:rsidRPr="00F74C1C">
        <w:t>que permita conexões não exatas</w:t>
      </w:r>
      <w:r w:rsidR="00777D28" w:rsidRPr="00F74C1C">
        <w:t xml:space="preserve"> sem perdas significativas de precisão</w:t>
      </w:r>
      <w:r w:rsidR="00247AFE" w:rsidRPr="00F74C1C">
        <w:t xml:space="preserve"> </w:t>
      </w:r>
      <w:r w:rsidR="00924711" w:rsidRPr="00F74C1C">
        <w:fldChar w:fldCharType="begin"/>
      </w:r>
      <w:r w:rsidR="00924711"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924711" w:rsidRPr="00F74C1C">
        <w:fldChar w:fldCharType="separate"/>
      </w:r>
      <w:r w:rsidR="00924711" w:rsidRPr="00F74C1C">
        <w:rPr>
          <w:rFonts w:cs="Arial"/>
        </w:rPr>
        <w:t>(Macedo, 2023)</w:t>
      </w:r>
      <w:r w:rsidR="00924711" w:rsidRPr="00F74C1C">
        <w:fldChar w:fldCharType="end"/>
      </w:r>
      <w:r w:rsidR="00777D28" w:rsidRPr="00F74C1C">
        <w:t>.</w:t>
      </w:r>
    </w:p>
    <w:p w14:paraId="66DAF8C5" w14:textId="6E6098D6" w:rsidR="00801C80" w:rsidRDefault="001F26C1" w:rsidP="00801C80">
      <w:pPr>
        <w:pStyle w:val="Ttulo3"/>
        <w:keepNext w:val="0"/>
      </w:pPr>
      <w:bookmarkStart w:id="73" w:name="_Toc192829986"/>
      <w:r w:rsidRPr="00693DE7">
        <w:t>Associar as quadras</w:t>
      </w:r>
      <w:r w:rsidR="00235AAF">
        <w:t xml:space="preserve"> remanescentes</w:t>
      </w:r>
      <w:r w:rsidRPr="00693DE7">
        <w:t xml:space="preserve"> </w:t>
      </w:r>
      <w:r w:rsidR="00801C80">
        <w:t>manualmente</w:t>
      </w:r>
      <w:r w:rsidR="00AE7CE0" w:rsidRPr="00693DE7">
        <w:t>.</w:t>
      </w:r>
      <w:bookmarkEnd w:id="73"/>
    </w:p>
    <w:p w14:paraId="0D48191D" w14:textId="5AA7676B" w:rsidR="00235AAF" w:rsidRPr="00F74C1C" w:rsidRDefault="00236659" w:rsidP="00F74C1C">
      <w:r w:rsidRPr="00F74C1C">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2E5F3742" w14:textId="617D9AC2" w:rsidR="00AE7CE0" w:rsidRDefault="00AE7CE0" w:rsidP="00193070">
      <w:pPr>
        <w:pStyle w:val="Ttulo3"/>
        <w:keepNext w:val="0"/>
      </w:pPr>
      <w:r w:rsidRPr="00693DE7">
        <w:t xml:space="preserve"> </w:t>
      </w:r>
      <w:bookmarkStart w:id="74" w:name="_Toc192829987"/>
      <w:r w:rsidR="001F26C1" w:rsidRPr="00693DE7">
        <w:t xml:space="preserve">Disponibilizar </w:t>
      </w:r>
      <w:r w:rsidR="00AA1ABB" w:rsidRPr="00693DE7">
        <w:t xml:space="preserve">o aplicativo na Internet para </w:t>
      </w:r>
      <w:r w:rsidR="00F5054C" w:rsidRPr="00693DE7">
        <w:t>testes</w:t>
      </w:r>
      <w:r w:rsidRPr="00693DE7">
        <w:t>.</w:t>
      </w:r>
      <w:bookmarkEnd w:id="74"/>
    </w:p>
    <w:p w14:paraId="637CC39D" w14:textId="39061F6B" w:rsidR="0007244B" w:rsidRPr="00F74C1C" w:rsidRDefault="001208D2" w:rsidP="00F74C1C">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44DEFFD3" w14:textId="0FDE0FDC" w:rsidR="001D772A" w:rsidRPr="00693DE7" w:rsidRDefault="00AE7CE0" w:rsidP="005650AF">
      <w:pPr>
        <w:pStyle w:val="Ttulo2"/>
      </w:pPr>
      <w:bookmarkStart w:id="75" w:name="_Toc192829988"/>
      <w:r w:rsidRPr="00693DE7">
        <w:t>cronograma</w:t>
      </w:r>
      <w:bookmarkEnd w:id="75"/>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6FF15DE7" w14:textId="77777777" w:rsidR="001D772A" w:rsidRPr="00693DE7" w:rsidRDefault="001D772A" w:rsidP="00CD6716">
      <w:pPr>
        <w:pStyle w:val="Ttulo1"/>
      </w:pPr>
      <w:bookmarkStart w:id="76" w:name="_Toc192829989"/>
      <w:r w:rsidRPr="00693DE7">
        <w:t>Resultados e Discussão:</w:t>
      </w:r>
      <w:bookmarkEnd w:id="76"/>
    </w:p>
    <w:p w14:paraId="084B89AB" w14:textId="77777777" w:rsidR="003D1D77" w:rsidRDefault="003D1D77" w:rsidP="003D1D77">
      <w:r w:rsidRPr="003D1D77">
        <w:t>Ao término do projeto, espera-se desenvolver um protótipo de aplicativo funcional capaz de realizar um georreferenciamento mínimo das parcelas descritas nos cadastros alfanuméricos dos municípios.</w:t>
      </w:r>
    </w:p>
    <w:p w14:paraId="33452DF4" w14:textId="126BDD5D" w:rsidR="003D1D77" w:rsidRDefault="003D1D77" w:rsidP="003D1D77">
      <w:r w:rsidRPr="003D1D77">
        <w:t xml:space="preserve">Para comprovar a eficácia do aplicativo, será </w:t>
      </w:r>
      <w:r w:rsidR="00481E8C">
        <w:t xml:space="preserve">aplicada a metodologia desenvolvida em </w:t>
      </w:r>
      <w:r w:rsidRPr="003D1D77">
        <w:t xml:space="preserve">um município parceiro, com posterior cotejamento </w:t>
      </w:r>
      <w:r w:rsidR="00481E8C">
        <w:t>dos polígonos</w:t>
      </w:r>
      <w:r w:rsidRPr="003D1D77">
        <w:t xml:space="preserve"> das quadras sobre uma imagem de satélite</w:t>
      </w:r>
      <w:r w:rsidR="00B475BD">
        <w:t>. Também será feita uma</w:t>
      </w:r>
      <w:r w:rsidRPr="003D1D77">
        <w:t xml:space="preserve"> pesquisa de campo para validação dos resultados obtidos.</w:t>
      </w:r>
    </w:p>
    <w:p w14:paraId="67F1DEB2" w14:textId="25CFE306" w:rsidR="00C72C48" w:rsidRPr="003D1D77" w:rsidRDefault="003D1D77" w:rsidP="003D1D77">
      <w:r w:rsidRPr="003D1D77">
        <w:t>Finalmente, serão apresentados os documentos do CIATA textualizados, juntamente com os algoritmos e códigos desenvolvidos, além de uma análise conclusiva do método em comparação com outros já consagrados.</w:t>
      </w:r>
    </w:p>
    <w:p w14:paraId="7DD11BE0" w14:textId="0C57259F" w:rsidR="004A7645" w:rsidRPr="00693DE7" w:rsidRDefault="004A7645" w:rsidP="000D500B">
      <w:pPr>
        <w:ind w:left="1440" w:firstLine="0"/>
        <w:rPr>
          <w:rFonts w:cs="Arial"/>
          <w:szCs w:val="24"/>
        </w:rPr>
      </w:pPr>
    </w:p>
    <w:p w14:paraId="22C2B700" w14:textId="77777777" w:rsidR="001D772A" w:rsidRPr="00693DE7" w:rsidRDefault="001D772A" w:rsidP="00D92797">
      <w:pPr>
        <w:pStyle w:val="Ttulo1"/>
        <w:pageBreakBefore/>
      </w:pPr>
      <w:bookmarkStart w:id="77" w:name="_Toc192829990"/>
      <w:r w:rsidRPr="00693DE7">
        <w:t>bibliografia</w:t>
      </w:r>
      <w:bookmarkEnd w:id="77"/>
    </w:p>
    <w:p w14:paraId="128CD68C" w14:textId="77777777" w:rsidR="00AF363D" w:rsidRPr="00AF363D" w:rsidRDefault="001D772A" w:rsidP="005366E6">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AF363D" w:rsidRPr="00AF363D">
        <w:rPr>
          <w:rFonts w:cs="Arial"/>
        </w:rPr>
        <w:t>AMORIM, A. Cadastro e gestão territorial: uma visão luso-brasileira para a implementação de sistemas de informação cadastral nos municípios. [</w:t>
      </w:r>
      <w:r w:rsidR="00AF363D" w:rsidRPr="00AF363D">
        <w:rPr>
          <w:rFonts w:cs="Arial"/>
          <w:i/>
          <w:iCs/>
        </w:rPr>
        <w:t>S. l.</w:t>
      </w:r>
      <w:r w:rsidR="00AF363D" w:rsidRPr="00AF363D">
        <w:rPr>
          <w:rFonts w:cs="Arial"/>
        </w:rPr>
        <w:t xml:space="preserve">]: Editora UNESP Digital, 2018. </w:t>
      </w:r>
    </w:p>
    <w:p w14:paraId="400F6B83" w14:textId="77777777" w:rsidR="00AF363D" w:rsidRPr="00AF363D" w:rsidRDefault="00AF363D" w:rsidP="00AF363D">
      <w:pPr>
        <w:pStyle w:val="Bibliografia"/>
        <w:rPr>
          <w:rFonts w:cs="Arial"/>
        </w:rPr>
      </w:pPr>
      <w:r w:rsidRPr="00AF363D">
        <w:rPr>
          <w:rFonts w:cs="Arial"/>
        </w:rPr>
        <w:t>BOSSLER, R. C. QGIS do ABC ao XYZ. [</w:t>
      </w:r>
      <w:r w:rsidRPr="00AF363D">
        <w:rPr>
          <w:rFonts w:cs="Arial"/>
          <w:i/>
          <w:iCs/>
        </w:rPr>
        <w:t>S. l.</w:t>
      </w:r>
      <w:r w:rsidRPr="00AF363D">
        <w:rPr>
          <w:rFonts w:cs="Arial"/>
        </w:rPr>
        <w:t xml:space="preserve">]: Íthala, 2016. </w:t>
      </w:r>
    </w:p>
    <w:p w14:paraId="2A9C5257" w14:textId="77777777" w:rsidR="00AF363D" w:rsidRPr="00AF363D" w:rsidRDefault="00AF363D" w:rsidP="005366E6">
      <w:pPr>
        <w:pStyle w:val="Bibliografia"/>
        <w:jc w:val="left"/>
        <w:rPr>
          <w:rFonts w:cs="Arial"/>
        </w:rPr>
      </w:pPr>
      <w:r w:rsidRPr="00AF363D">
        <w:rPr>
          <w:rFonts w:cs="Arial"/>
        </w:rPr>
        <w:t xml:space="preserve">CÂMARA, G.; DAVIS, C. Introdução. </w:t>
      </w:r>
      <w:r w:rsidRPr="00AF363D">
        <w:rPr>
          <w:rFonts w:cs="Arial"/>
          <w:i/>
          <w:iCs/>
        </w:rPr>
        <w:t>In</w:t>
      </w:r>
      <w:r w:rsidRPr="00AF363D">
        <w:rPr>
          <w:rFonts w:cs="Arial"/>
        </w:rPr>
        <w:t xml:space="preserve">: CÂMARA, G.; DAVIS, C.; MONTEIRO, A. M. V. (org.). Introdução à Ciência da Geoinformação. São Paulo: INPE, 2001. </w:t>
      </w:r>
    </w:p>
    <w:p w14:paraId="4A0F8D9A" w14:textId="77777777" w:rsidR="00AF363D" w:rsidRPr="00AF363D" w:rsidRDefault="00AF363D" w:rsidP="005366E6">
      <w:pPr>
        <w:pStyle w:val="Bibliografia"/>
        <w:jc w:val="left"/>
        <w:rPr>
          <w:rFonts w:cs="Arial"/>
        </w:rPr>
      </w:pPr>
      <w:r w:rsidRPr="00AF363D">
        <w:rPr>
          <w:rFonts w:cs="Arial"/>
        </w:rPr>
        <w:t xml:space="preserve">CÂMARA, G.; MONTEIRO, A. M. V. Conceitos básicos em ciência da geoinformação. </w:t>
      </w:r>
      <w:r w:rsidRPr="00AF363D">
        <w:rPr>
          <w:rFonts w:cs="Arial"/>
          <w:i/>
          <w:iCs/>
        </w:rPr>
        <w:t>In</w:t>
      </w:r>
      <w:r w:rsidRPr="00AF363D">
        <w:rPr>
          <w:rFonts w:cs="Arial"/>
        </w:rPr>
        <w:t xml:space="preserve">: CÂMARA, G.; DAVIS, C.; MONTEIRO, A. M. V. (org.). Introdução à ciência da geoinformação. São Paulo: INPE, 2001. </w:t>
      </w:r>
    </w:p>
    <w:p w14:paraId="51B8170C" w14:textId="77777777" w:rsidR="00AF363D" w:rsidRPr="00AF363D" w:rsidRDefault="00AF363D" w:rsidP="00AF363D">
      <w:pPr>
        <w:pStyle w:val="Bibliografia"/>
        <w:rPr>
          <w:rFonts w:cs="Arial"/>
          <w:lang w:val="en-US"/>
        </w:rPr>
      </w:pPr>
      <w:r w:rsidRPr="00AF363D">
        <w:rPr>
          <w:rFonts w:cs="Arial"/>
        </w:rPr>
        <w:t xml:space="preserve">CERUZZI, P. E. A history of modern computing. </w:t>
      </w:r>
      <w:r w:rsidRPr="00AF363D">
        <w:rPr>
          <w:rFonts w:cs="Arial"/>
          <w:lang w:val="en-US"/>
        </w:rPr>
        <w:t xml:space="preserve">2nd eded. London, Eng. ; Cambridge, Mass: MIT Press, 2003. </w:t>
      </w:r>
    </w:p>
    <w:p w14:paraId="1E5919DA" w14:textId="77777777" w:rsidR="00AF363D" w:rsidRPr="00AF363D" w:rsidRDefault="00AF363D" w:rsidP="005366E6">
      <w:pPr>
        <w:pStyle w:val="Bibliografia"/>
        <w:jc w:val="left"/>
        <w:rPr>
          <w:rFonts w:cs="Arial"/>
        </w:rPr>
      </w:pPr>
      <w:r w:rsidRPr="00AF363D">
        <w:rPr>
          <w:rFonts w:cs="Arial"/>
        </w:rPr>
        <w:t>CNM. Crise fiscal nos Municípios brasileiros. [</w:t>
      </w:r>
      <w:r w:rsidRPr="00AF363D">
        <w:rPr>
          <w:rFonts w:cs="Arial"/>
          <w:i/>
          <w:iCs/>
        </w:rPr>
        <w:t>S. l.</w:t>
      </w:r>
      <w:r w:rsidRPr="00AF363D">
        <w:rPr>
          <w:rFonts w:cs="Arial"/>
        </w:rPr>
        <w:t>]: CNM, 2024. Estudo Técnico. Disponível em: https://cnm.org.br/storage/biblioteca/2024/Estudos_tecnicos/202405_ET_CrisenosMunicipios_2023.pdf. Acesso em: 28 fev. 2025.</w:t>
      </w:r>
    </w:p>
    <w:p w14:paraId="5B4188A6" w14:textId="77777777" w:rsidR="00AF363D" w:rsidRPr="00AF363D" w:rsidRDefault="00AF363D" w:rsidP="00AF363D">
      <w:pPr>
        <w:pStyle w:val="Bibliografia"/>
        <w:rPr>
          <w:rFonts w:cs="Arial"/>
        </w:rPr>
      </w:pPr>
      <w:r w:rsidRPr="00AF363D">
        <w:rPr>
          <w:rFonts w:cs="Arial"/>
        </w:rPr>
        <w:t>COELHO, V. B. N. Processamento de consultas em bancos de dados geográficos ambíguos. [</w:t>
      </w:r>
      <w:r w:rsidRPr="00AF363D">
        <w:rPr>
          <w:rFonts w:cs="Arial"/>
          <w:i/>
          <w:iCs/>
        </w:rPr>
        <w:t>s. l.</w:t>
      </w:r>
      <w:r w:rsidRPr="00AF363D">
        <w:rPr>
          <w:rFonts w:cs="Arial"/>
        </w:rPr>
        <w:t xml:space="preserve">], 2010. </w:t>
      </w:r>
    </w:p>
    <w:p w14:paraId="7C243AF1" w14:textId="77777777" w:rsidR="00AF363D" w:rsidRPr="00AF363D" w:rsidRDefault="00AF363D" w:rsidP="005366E6">
      <w:pPr>
        <w:pStyle w:val="Bibliografia"/>
        <w:jc w:val="left"/>
        <w:rPr>
          <w:rFonts w:cs="Arial"/>
        </w:rPr>
      </w:pPr>
      <w:r w:rsidRPr="00AF363D">
        <w:rPr>
          <w:rFonts w:cs="Arial"/>
        </w:rPr>
        <w:t xml:space="preserve">CTN - LEI 5.172/1966. 25 out. 1966. Disponível em: https://www.camara.leg.br/proposicoesWeb/prop_mostrarintegra?codteor=290270. </w:t>
      </w:r>
    </w:p>
    <w:p w14:paraId="14F62C4F" w14:textId="77777777" w:rsidR="00AF363D" w:rsidRPr="00AF363D" w:rsidRDefault="00AF363D" w:rsidP="00AF363D">
      <w:pPr>
        <w:pStyle w:val="Bibliografia"/>
        <w:rPr>
          <w:rFonts w:cs="Arial"/>
        </w:rPr>
      </w:pPr>
      <w:r w:rsidRPr="00AF363D">
        <w:rPr>
          <w:rFonts w:cs="Arial"/>
        </w:rPr>
        <w:t xml:space="preserve">CUNHA, E. </w:t>
      </w:r>
      <w:r w:rsidRPr="00AF363D">
        <w:rPr>
          <w:rFonts w:cs="Arial"/>
          <w:i/>
          <w:iCs/>
        </w:rPr>
        <w:t>et al.</w:t>
      </w:r>
      <w:r w:rsidRPr="00AF363D">
        <w:rPr>
          <w:rFonts w:cs="Arial"/>
        </w:rPr>
        <w:t xml:space="preserve"> O cadastro urbano no Brasil: histórico e evolução. Revista de Geografia e Ordenamento do Território, [</w:t>
      </w:r>
      <w:r w:rsidRPr="00AF363D">
        <w:rPr>
          <w:rFonts w:cs="Arial"/>
          <w:i/>
          <w:iCs/>
        </w:rPr>
        <w:t>s. l.</w:t>
      </w:r>
      <w:r w:rsidRPr="00AF363D">
        <w:rPr>
          <w:rFonts w:cs="Arial"/>
        </w:rPr>
        <w:t xml:space="preserve">], v. 0, n. 17, p. 55–74, 2019. </w:t>
      </w:r>
    </w:p>
    <w:p w14:paraId="430E96CF" w14:textId="77777777" w:rsidR="00AF363D" w:rsidRPr="00AF363D" w:rsidRDefault="00AF363D" w:rsidP="00AF363D">
      <w:pPr>
        <w:pStyle w:val="Bibliografia"/>
        <w:rPr>
          <w:rFonts w:cs="Arial"/>
        </w:rPr>
      </w:pPr>
      <w:r w:rsidRPr="00AF363D">
        <w:rPr>
          <w:rFonts w:cs="Arial"/>
        </w:rPr>
        <w:t xml:space="preserve">DATE, C. J. Introdução a sistemas de bancos de dados. 8. eded. Rio de Janeiro: Campus, 2004. </w:t>
      </w:r>
    </w:p>
    <w:p w14:paraId="21BC6150" w14:textId="77777777" w:rsidR="00AF363D" w:rsidRPr="00AF363D" w:rsidRDefault="00AF363D" w:rsidP="00AF363D">
      <w:pPr>
        <w:pStyle w:val="Bibliografia"/>
        <w:rPr>
          <w:rFonts w:cs="Arial"/>
        </w:rPr>
      </w:pPr>
      <w:r w:rsidRPr="00AF363D">
        <w:rPr>
          <w:rFonts w:cs="Arial"/>
          <w:lang w:val="en-US"/>
        </w:rPr>
        <w:t xml:space="preserve">ENEMARK, S.; MCLAREN, R.; LEMMEN, C. Fit-for-Purpose Land Administration—Providing Secure Land Rights at Scale. </w:t>
      </w:r>
      <w:r w:rsidRPr="00AF363D">
        <w:rPr>
          <w:rFonts w:cs="Arial"/>
        </w:rPr>
        <w:t>Land, [</w:t>
      </w:r>
      <w:r w:rsidRPr="00AF363D">
        <w:rPr>
          <w:rFonts w:cs="Arial"/>
          <w:i/>
          <w:iCs/>
        </w:rPr>
        <w:t>s. l.</w:t>
      </w:r>
      <w:r w:rsidRPr="00AF363D">
        <w:rPr>
          <w:rFonts w:cs="Arial"/>
        </w:rPr>
        <w:t xml:space="preserve">], v. 10, n. 9, p. 972, 2021. </w:t>
      </w:r>
    </w:p>
    <w:p w14:paraId="52EDF2EF" w14:textId="77777777" w:rsidR="00AF363D" w:rsidRPr="00AF363D" w:rsidRDefault="00AF363D" w:rsidP="00AF363D">
      <w:pPr>
        <w:pStyle w:val="Bibliografia"/>
        <w:rPr>
          <w:rFonts w:cs="Arial"/>
        </w:rPr>
      </w:pPr>
      <w:r w:rsidRPr="00AF363D">
        <w:rPr>
          <w:rFonts w:cs="Arial"/>
        </w:rPr>
        <w:t xml:space="preserve">FITZ, P. R. Cartografia Básica. São Paulo: Oficina de Textos, 2008. </w:t>
      </w:r>
    </w:p>
    <w:p w14:paraId="0D8D8F7F" w14:textId="77777777" w:rsidR="00AF363D" w:rsidRPr="00AF363D" w:rsidRDefault="00AF363D" w:rsidP="00AF363D">
      <w:pPr>
        <w:pStyle w:val="Bibliografia"/>
        <w:rPr>
          <w:rFonts w:cs="Arial"/>
        </w:rPr>
      </w:pPr>
      <w:r w:rsidRPr="00AF363D">
        <w:rPr>
          <w:rFonts w:cs="Arial"/>
        </w:rPr>
        <w:t xml:space="preserve">HANADA, E.; GONÇALVES, R. R. V. Introdução ao geoprocessamento: princípios básicos e aplicação. São Paulo: EMBRAPA, 2007. (Documentos 67). </w:t>
      </w:r>
    </w:p>
    <w:p w14:paraId="0AC6B85B" w14:textId="77777777" w:rsidR="00AF363D" w:rsidRPr="00AF363D" w:rsidRDefault="00AF363D" w:rsidP="00E62489">
      <w:pPr>
        <w:pStyle w:val="Bibliografia"/>
        <w:jc w:val="left"/>
        <w:rPr>
          <w:rFonts w:cs="Arial"/>
          <w:lang w:val="en-US"/>
        </w:rPr>
      </w:pPr>
      <w:r w:rsidRPr="00AF363D">
        <w:rPr>
          <w:rFonts w:cs="Arial"/>
        </w:rPr>
        <w:t xml:space="preserve">IBGE. Censo 2022. , 2022. Disponível em: https://www.ibge.gov.br/estatisticas/downloads-estatisticas.html?caminho=Censos/Censo_Demografico_2022/. </w:t>
      </w:r>
      <w:r w:rsidRPr="00AF363D">
        <w:rPr>
          <w:rFonts w:cs="Arial"/>
          <w:lang w:val="en-US"/>
        </w:rPr>
        <w:t>Acesso em: 2 mar. 2025.</w:t>
      </w:r>
    </w:p>
    <w:p w14:paraId="049B3DE6" w14:textId="77777777" w:rsidR="00AF363D" w:rsidRPr="00AF363D" w:rsidRDefault="00AF363D" w:rsidP="00E62489">
      <w:pPr>
        <w:pStyle w:val="Bibliografia"/>
        <w:jc w:val="left"/>
        <w:rPr>
          <w:rFonts w:cs="Arial"/>
        </w:rPr>
      </w:pPr>
      <w:r w:rsidRPr="00AF363D">
        <w:rPr>
          <w:rFonts w:cs="Arial"/>
          <w:lang w:val="en-US"/>
        </w:rPr>
        <w:t>RATIONAL SOFTWARE ARCHITECT STANDARD EDITION 7.5.5. [</w:t>
      </w:r>
      <w:r w:rsidRPr="00AF363D">
        <w:rPr>
          <w:rFonts w:cs="Arial"/>
          <w:i/>
          <w:iCs/>
          <w:lang w:val="en-US"/>
        </w:rPr>
        <w:t>S. l.</w:t>
      </w:r>
      <w:r w:rsidRPr="00AF363D">
        <w:rPr>
          <w:rFonts w:cs="Arial"/>
          <w:lang w:val="en-US"/>
        </w:rPr>
        <w:t xml:space="preserve">], 2021. </w:t>
      </w:r>
      <w:r w:rsidRPr="00AF363D">
        <w:rPr>
          <w:rFonts w:cs="Arial"/>
        </w:rPr>
        <w:t xml:space="preserve">Disponível em: https://www.ibm.com/docs/pt-br/rsas/7.5.0?topic=diagrams-relationships-in-class. Acesso em: 6 dez. 2024. </w:t>
      </w:r>
    </w:p>
    <w:p w14:paraId="52A254EE" w14:textId="77777777" w:rsidR="00AF363D" w:rsidRPr="00AF363D" w:rsidRDefault="00AF363D" w:rsidP="00AF363D">
      <w:pPr>
        <w:pStyle w:val="Bibliografia"/>
        <w:rPr>
          <w:rFonts w:cs="Arial"/>
        </w:rPr>
      </w:pPr>
      <w:r w:rsidRPr="00AF363D">
        <w:rPr>
          <w:rFonts w:cs="Arial"/>
        </w:rPr>
        <w:t xml:space="preserve">INPE, I. N. de P. E.-. Ajuda do SPRING. São José dos Campos: Instituto Nacional de Pesquisas Espaciais – INPE, 2012. </w:t>
      </w:r>
    </w:p>
    <w:p w14:paraId="38A10707" w14:textId="77777777" w:rsidR="00AF363D" w:rsidRPr="00AF363D" w:rsidRDefault="00AF363D" w:rsidP="00AF363D">
      <w:pPr>
        <w:pStyle w:val="Bibliografia"/>
        <w:rPr>
          <w:rFonts w:cs="Arial"/>
          <w:lang w:val="en-US"/>
        </w:rPr>
      </w:pPr>
      <w:r w:rsidRPr="00AF363D">
        <w:rPr>
          <w:rFonts w:cs="Arial"/>
          <w:lang w:val="en-US"/>
        </w:rPr>
        <w:t xml:space="preserve">KALOGIANNI, E. </w:t>
      </w:r>
      <w:r w:rsidRPr="00AF363D">
        <w:rPr>
          <w:rFonts w:cs="Arial"/>
          <w:i/>
          <w:iCs/>
          <w:lang w:val="en-US"/>
        </w:rPr>
        <w:t>et al.</w:t>
      </w:r>
      <w:r w:rsidRPr="00AF363D">
        <w:rPr>
          <w:rFonts w:cs="Arial"/>
          <w:lang w:val="en-US"/>
        </w:rPr>
        <w:t xml:space="preserve"> Refining the survey model of the LADM ISO 19152–2: Land registration. Land Use Policy, [</w:t>
      </w:r>
      <w:r w:rsidRPr="00AF363D">
        <w:rPr>
          <w:rFonts w:cs="Arial"/>
          <w:i/>
          <w:iCs/>
          <w:lang w:val="en-US"/>
        </w:rPr>
        <w:t>s. l.</w:t>
      </w:r>
      <w:r w:rsidRPr="00AF363D">
        <w:rPr>
          <w:rFonts w:cs="Arial"/>
          <w:lang w:val="en-US"/>
        </w:rPr>
        <w:t xml:space="preserve">], v. 141, p. 107125, 2024. </w:t>
      </w:r>
    </w:p>
    <w:p w14:paraId="149765D9" w14:textId="77777777" w:rsidR="00AF363D" w:rsidRPr="00AF363D" w:rsidRDefault="00AF363D" w:rsidP="00AF363D">
      <w:pPr>
        <w:pStyle w:val="Bibliografia"/>
        <w:rPr>
          <w:rFonts w:cs="Arial"/>
        </w:rPr>
      </w:pPr>
      <w:r w:rsidRPr="008F7B70">
        <w:rPr>
          <w:rFonts w:cs="Arial"/>
          <w:lang w:val="en-US"/>
        </w:rPr>
        <w:t>LGPD - LEI N</w:t>
      </w:r>
      <w:r w:rsidRPr="008F7B70">
        <w:rPr>
          <w:rFonts w:cs="Arial"/>
          <w:vertAlign w:val="superscript"/>
          <w:lang w:val="en-US"/>
        </w:rPr>
        <w:t>o</w:t>
      </w:r>
      <w:r w:rsidRPr="008F7B70">
        <w:rPr>
          <w:rFonts w:cs="Arial"/>
          <w:lang w:val="en-US"/>
        </w:rPr>
        <w:t xml:space="preserve"> 13.709/2018. </w:t>
      </w:r>
      <w:r w:rsidRPr="00AF363D">
        <w:rPr>
          <w:rFonts w:cs="Arial"/>
        </w:rPr>
        <w:t xml:space="preserve">Congresso Nacional - Brasil. 14 ago. 2018. Disponível em: https://www2.camara.leg.br/legin/fed/lei/2018/lei-13709-14-agosto-2018-787077-publicacaooriginal-156212-pl.html. </w:t>
      </w:r>
    </w:p>
    <w:p w14:paraId="0F2AE231" w14:textId="77777777" w:rsidR="00AF363D" w:rsidRPr="00AF363D" w:rsidRDefault="00AF363D" w:rsidP="002F2C62">
      <w:pPr>
        <w:pStyle w:val="Bibliografia"/>
        <w:jc w:val="left"/>
        <w:rPr>
          <w:rFonts w:cs="Arial"/>
        </w:rPr>
      </w:pPr>
      <w:r w:rsidRPr="00AF363D">
        <w:rPr>
          <w:rFonts w:cs="Arial"/>
        </w:rPr>
        <w:t>MACEDO, D. Integração do Cadastro Único com Cadastro Nacional de Endereços para Fins Estatístico através da modelagem de um banco de dados espacial. [</w:t>
      </w:r>
      <w:r w:rsidRPr="00AF363D">
        <w:rPr>
          <w:rFonts w:cs="Arial"/>
          <w:i/>
          <w:iCs/>
        </w:rPr>
        <w:t>S. l.</w:t>
      </w:r>
      <w:r w:rsidRPr="00AF363D">
        <w:rPr>
          <w:rFonts w:cs="Arial"/>
        </w:rPr>
        <w:t>]: mds.gov.br, 2023. Disponível em: https://aplicacoes.mds.gov.br/sagi/pesquisas/documentos/relatorio/relatorio_270.pdf. Acesso em: 3 mar. 2025.</w:t>
      </w:r>
    </w:p>
    <w:p w14:paraId="7B3439A7" w14:textId="77777777" w:rsidR="00AF363D" w:rsidRPr="00AF363D" w:rsidRDefault="00AF363D" w:rsidP="00AF363D">
      <w:pPr>
        <w:pStyle w:val="Bibliografia"/>
        <w:rPr>
          <w:rFonts w:cs="Arial"/>
        </w:rPr>
      </w:pPr>
      <w:r w:rsidRPr="00AF363D">
        <w:rPr>
          <w:rFonts w:cs="Arial"/>
        </w:rPr>
        <w:t>MÉTODOS E TÉCNICAS DE PESQUISA SOCIAL. [</w:t>
      </w:r>
      <w:r w:rsidRPr="00AF363D">
        <w:rPr>
          <w:rFonts w:cs="Arial"/>
          <w:i/>
          <w:iCs/>
        </w:rPr>
        <w:t>S. l.</w:t>
      </w:r>
      <w:r w:rsidRPr="00AF363D">
        <w:rPr>
          <w:rFonts w:cs="Arial"/>
        </w:rPr>
        <w:t xml:space="preserve">]: Editora Atlas Ltda, 2019. </w:t>
      </w:r>
    </w:p>
    <w:p w14:paraId="1D94C34A" w14:textId="77777777" w:rsidR="00AF363D" w:rsidRPr="00AF363D" w:rsidRDefault="00AF363D" w:rsidP="00AF363D">
      <w:pPr>
        <w:pStyle w:val="Bibliografia"/>
        <w:rPr>
          <w:rFonts w:cs="Arial"/>
        </w:rPr>
      </w:pPr>
      <w:r w:rsidRPr="00AF363D">
        <w:rPr>
          <w:rFonts w:cs="Arial"/>
        </w:rPr>
        <w:t>MF-CIATA. Manual do Cadastro Imobiliário - CIATA. [</w:t>
      </w:r>
      <w:r w:rsidRPr="00AF363D">
        <w:rPr>
          <w:rFonts w:cs="Arial"/>
          <w:i/>
          <w:iCs/>
        </w:rPr>
        <w:t>S. l.: s. n.</w:t>
      </w:r>
      <w:r w:rsidRPr="00AF363D">
        <w:rPr>
          <w:rFonts w:cs="Arial"/>
        </w:rPr>
        <w:t xml:space="preserve">], 1979. </w:t>
      </w:r>
    </w:p>
    <w:p w14:paraId="6F14BF07" w14:textId="77777777" w:rsidR="00AF363D" w:rsidRPr="00AF363D" w:rsidRDefault="00AF363D" w:rsidP="00AF363D">
      <w:pPr>
        <w:pStyle w:val="Bibliografia"/>
        <w:rPr>
          <w:rFonts w:cs="Arial"/>
        </w:rPr>
      </w:pPr>
      <w:r w:rsidRPr="00AF363D">
        <w:rPr>
          <w:rFonts w:cs="Arial"/>
        </w:rPr>
        <w:t>PANCHINIAK, T. Discussão sobre modelos conceituais relacionados ao cadastro territorial: estudo de caso de Joinville. [</w:t>
      </w:r>
      <w:r w:rsidRPr="00AF363D">
        <w:rPr>
          <w:rFonts w:cs="Arial"/>
          <w:i/>
          <w:iCs/>
        </w:rPr>
        <w:t>S. l.</w:t>
      </w:r>
      <w:r w:rsidRPr="00AF363D">
        <w:rPr>
          <w:rFonts w:cs="Arial"/>
        </w:rPr>
        <w:t xml:space="preserve">], 2017. Disponível em: https://repositorio.ufsc.br/handle/123456789/189319. Acesso em: 2 dez. 2024. </w:t>
      </w:r>
    </w:p>
    <w:p w14:paraId="09F164E2" w14:textId="77777777" w:rsidR="00AF363D" w:rsidRPr="00AF363D" w:rsidRDefault="00AF363D" w:rsidP="00AF363D">
      <w:pPr>
        <w:pStyle w:val="Bibliografia"/>
        <w:rPr>
          <w:rFonts w:cs="Arial"/>
        </w:rPr>
      </w:pPr>
      <w:r w:rsidRPr="00AF363D">
        <w:rPr>
          <w:rFonts w:cs="Arial"/>
        </w:rPr>
        <w:t>PORTAL NACIONAL DE CONTRATAÇÕES PÚBLICAS - PNCP. [</w:t>
      </w:r>
      <w:r w:rsidRPr="00AF363D">
        <w:rPr>
          <w:rFonts w:cs="Arial"/>
          <w:i/>
          <w:iCs/>
        </w:rPr>
        <w:t>S. l.</w:t>
      </w:r>
      <w:r w:rsidRPr="00AF363D">
        <w:rPr>
          <w:rFonts w:cs="Arial"/>
        </w:rPr>
        <w:t xml:space="preserve">], 2025. Disponível em: https://www.gov.br/pncp/pt-br. Acesso em: 21 fev. 2025. </w:t>
      </w:r>
    </w:p>
    <w:p w14:paraId="0CB7F6F7" w14:textId="77777777" w:rsidR="00AF363D" w:rsidRPr="00AF363D" w:rsidRDefault="00AF363D" w:rsidP="00AF363D">
      <w:pPr>
        <w:pStyle w:val="Bibliografia"/>
        <w:rPr>
          <w:rFonts w:cs="Arial"/>
        </w:rPr>
      </w:pPr>
      <w:r w:rsidRPr="00AF363D">
        <w:rPr>
          <w:rFonts w:cs="Arial"/>
        </w:rPr>
        <w:t>PRODANOV, C. C. Metodologia do trabalho científico: métodos e técnicas da pesquisa e do trabalho acadêmico. [</w:t>
      </w:r>
      <w:r w:rsidRPr="00AF363D">
        <w:rPr>
          <w:rFonts w:cs="Arial"/>
          <w:i/>
          <w:iCs/>
        </w:rPr>
        <w:t>S. l.</w:t>
      </w:r>
      <w:r w:rsidRPr="00AF363D">
        <w:rPr>
          <w:rFonts w:cs="Arial"/>
        </w:rPr>
        <w:t xml:space="preserve">]: Universidade Feevale, 2012. </w:t>
      </w:r>
    </w:p>
    <w:p w14:paraId="088A1270" w14:textId="77777777" w:rsidR="00AF363D" w:rsidRPr="00AF363D" w:rsidRDefault="00AF363D" w:rsidP="00AF363D">
      <w:pPr>
        <w:pStyle w:val="Bibliografia"/>
        <w:rPr>
          <w:rFonts w:cs="Arial"/>
        </w:rPr>
      </w:pPr>
      <w:r w:rsidRPr="00AF363D">
        <w:rPr>
          <w:rFonts w:cs="Arial"/>
        </w:rPr>
        <w:t xml:space="preserve">SILVA, E. da. Cadastro Territorial Multifinalitário aplicado à gestão municipal. Florianópolis, SC: Ufsc, 2023. </w:t>
      </w:r>
    </w:p>
    <w:p w14:paraId="33F208B6" w14:textId="77777777" w:rsidR="00AF363D" w:rsidRPr="00AF363D" w:rsidRDefault="00AF363D" w:rsidP="00D40C71">
      <w:pPr>
        <w:pStyle w:val="Bibliografia"/>
        <w:jc w:val="left"/>
        <w:rPr>
          <w:rFonts w:cs="Arial"/>
        </w:rPr>
      </w:pPr>
      <w:r w:rsidRPr="00AF363D">
        <w:rPr>
          <w:rFonts w:cs="Arial"/>
        </w:rPr>
        <w:t>SISCONFI/STN. siconfi. , 2023. Disponível em: https://siconfi.tesouro.gov.br/siconfi/pages/public/sti/iframe_sti.jsf. Acesso em: 28 fev. 2025.</w:t>
      </w:r>
    </w:p>
    <w:p w14:paraId="6BDF6AFC" w14:textId="6B78D150" w:rsidR="001D772A" w:rsidRPr="00693DE7" w:rsidRDefault="001D772A" w:rsidP="00A1276A">
      <w:pPr>
        <w:jc w:val="left"/>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0"/>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7F351" w14:textId="77777777" w:rsidR="007A584A" w:rsidRPr="00693DE7" w:rsidRDefault="007A584A" w:rsidP="00362BEC">
      <w:pPr>
        <w:spacing w:line="240" w:lineRule="auto"/>
      </w:pPr>
      <w:r w:rsidRPr="00693DE7">
        <w:separator/>
      </w:r>
    </w:p>
  </w:endnote>
  <w:endnote w:type="continuationSeparator" w:id="0">
    <w:p w14:paraId="3F0D6FE9" w14:textId="77777777" w:rsidR="007A584A" w:rsidRPr="00693DE7" w:rsidRDefault="007A584A"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698601" w14:textId="77777777" w:rsidR="007A584A" w:rsidRPr="00693DE7" w:rsidRDefault="007A584A" w:rsidP="00802B3F">
      <w:pPr>
        <w:spacing w:line="240" w:lineRule="auto"/>
        <w:ind w:firstLine="0"/>
      </w:pPr>
      <w:r w:rsidRPr="00693DE7">
        <w:separator/>
      </w:r>
    </w:p>
  </w:footnote>
  <w:footnote w:type="continuationSeparator" w:id="0">
    <w:p w14:paraId="650DDF17" w14:textId="77777777" w:rsidR="007A584A" w:rsidRPr="00693DE7" w:rsidRDefault="007A584A" w:rsidP="00362BEC">
      <w:pPr>
        <w:spacing w:line="240" w:lineRule="auto"/>
      </w:pPr>
      <w:r w:rsidRPr="00693DE7">
        <w:continuationSeparator/>
      </w:r>
    </w:p>
  </w:footnote>
  <w:footnote w:id="1">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4">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5">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6">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7">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Xangri-lá - RS</w:t>
      </w:r>
    </w:p>
  </w:footnote>
  <w:footnote w:id="8">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9">
    <w:p w14:paraId="0737F036" w14:textId="0E1EA1A7" w:rsidR="00950215" w:rsidRPr="00693DE7" w:rsidRDefault="00950215" w:rsidP="00FD4278">
      <w:pPr>
        <w:pStyle w:val="Textodenotaderodap"/>
      </w:pPr>
      <w:r w:rsidRPr="00693DE7">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0">
    <w:p w14:paraId="0A1B82FE" w14:textId="0B96DADE" w:rsidR="007838CF" w:rsidRPr="00EF0800" w:rsidRDefault="007838CF">
      <w:pPr>
        <w:pStyle w:val="Textodenotaderodap"/>
      </w:pPr>
      <w:r w:rsidRPr="00693DE7">
        <w:rPr>
          <w:rStyle w:val="Refdenotaderodap"/>
        </w:rPr>
        <w:footnoteRef/>
      </w:r>
      <w:r w:rsidRPr="00693DE7">
        <w:t xml:space="preserve"> </w:t>
      </w:r>
      <w:hyperlink r:id="rId1"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4"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5"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7"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8"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9" w15:restartNumberingAfterBreak="0">
    <w:nsid w:val="74B8083B"/>
    <w:multiLevelType w:val="multilevel"/>
    <w:tmpl w:val="1D3CE214"/>
    <w:lvl w:ilvl="0">
      <w:start w:val="1"/>
      <w:numFmt w:val="decimal"/>
      <w:pStyle w:val="Ttulo1"/>
      <w:lvlText w:val="%1"/>
      <w:lvlJc w:val="left"/>
      <w:pPr>
        <w:ind w:left="173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10"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11"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1"/>
  </w:num>
  <w:num w:numId="2" w16cid:durableId="1789280868">
    <w:abstractNumId w:val="10"/>
  </w:num>
  <w:num w:numId="3" w16cid:durableId="238249124">
    <w:abstractNumId w:val="11"/>
  </w:num>
  <w:num w:numId="4" w16cid:durableId="513306179">
    <w:abstractNumId w:val="9"/>
  </w:num>
  <w:num w:numId="5" w16cid:durableId="31125507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6"/>
  </w:num>
  <w:num w:numId="7" w16cid:durableId="829103765">
    <w:abstractNumId w:val="3"/>
  </w:num>
  <w:num w:numId="8" w16cid:durableId="882400149">
    <w:abstractNumId w:val="4"/>
  </w:num>
  <w:num w:numId="9" w16cid:durableId="1135755419">
    <w:abstractNumId w:val="8"/>
  </w:num>
  <w:num w:numId="10" w16cid:durableId="829103271">
    <w:abstractNumId w:val="5"/>
  </w:num>
  <w:num w:numId="11" w16cid:durableId="51119641">
    <w:abstractNumId w:val="2"/>
  </w:num>
  <w:num w:numId="12" w16cid:durableId="1702894710">
    <w:abstractNumId w:val="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3FFE"/>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6DF9"/>
    <w:rsid w:val="000370A1"/>
    <w:rsid w:val="000371BC"/>
    <w:rsid w:val="0004028E"/>
    <w:rsid w:val="00040805"/>
    <w:rsid w:val="000413B3"/>
    <w:rsid w:val="000414BC"/>
    <w:rsid w:val="00041B0B"/>
    <w:rsid w:val="00041DA1"/>
    <w:rsid w:val="00043DFA"/>
    <w:rsid w:val="00044336"/>
    <w:rsid w:val="000445F4"/>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15"/>
    <w:rsid w:val="00056F24"/>
    <w:rsid w:val="000576C3"/>
    <w:rsid w:val="000579AB"/>
    <w:rsid w:val="00057BDD"/>
    <w:rsid w:val="000605CC"/>
    <w:rsid w:val="0006161F"/>
    <w:rsid w:val="00061625"/>
    <w:rsid w:val="00061E0C"/>
    <w:rsid w:val="00063547"/>
    <w:rsid w:val="0006414D"/>
    <w:rsid w:val="000652FD"/>
    <w:rsid w:val="00067E1F"/>
    <w:rsid w:val="00067EFA"/>
    <w:rsid w:val="00070BC3"/>
    <w:rsid w:val="000716BC"/>
    <w:rsid w:val="0007244B"/>
    <w:rsid w:val="000724E3"/>
    <w:rsid w:val="00072993"/>
    <w:rsid w:val="0007312F"/>
    <w:rsid w:val="000738EC"/>
    <w:rsid w:val="0007423E"/>
    <w:rsid w:val="00074EDE"/>
    <w:rsid w:val="00076092"/>
    <w:rsid w:val="00076101"/>
    <w:rsid w:val="00081866"/>
    <w:rsid w:val="00081CA1"/>
    <w:rsid w:val="0008270A"/>
    <w:rsid w:val="00082DCB"/>
    <w:rsid w:val="000833B3"/>
    <w:rsid w:val="000837B9"/>
    <w:rsid w:val="00083B1B"/>
    <w:rsid w:val="00083B70"/>
    <w:rsid w:val="00083DE6"/>
    <w:rsid w:val="0008431A"/>
    <w:rsid w:val="000846C9"/>
    <w:rsid w:val="00085072"/>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2A94"/>
    <w:rsid w:val="000A3527"/>
    <w:rsid w:val="000A4135"/>
    <w:rsid w:val="000A65D9"/>
    <w:rsid w:val="000A6920"/>
    <w:rsid w:val="000A6C15"/>
    <w:rsid w:val="000A72E2"/>
    <w:rsid w:val="000A731D"/>
    <w:rsid w:val="000A7821"/>
    <w:rsid w:val="000A78C2"/>
    <w:rsid w:val="000B085C"/>
    <w:rsid w:val="000B0A53"/>
    <w:rsid w:val="000B0A9A"/>
    <w:rsid w:val="000B1093"/>
    <w:rsid w:val="000B279C"/>
    <w:rsid w:val="000B29FD"/>
    <w:rsid w:val="000B3539"/>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00B"/>
    <w:rsid w:val="000D56E9"/>
    <w:rsid w:val="000D5953"/>
    <w:rsid w:val="000D65A2"/>
    <w:rsid w:val="000D6BC7"/>
    <w:rsid w:val="000D6EF2"/>
    <w:rsid w:val="000D6F1C"/>
    <w:rsid w:val="000E049B"/>
    <w:rsid w:val="000E2B78"/>
    <w:rsid w:val="000E2E05"/>
    <w:rsid w:val="000E2EA0"/>
    <w:rsid w:val="000E31AA"/>
    <w:rsid w:val="000E538D"/>
    <w:rsid w:val="000E5D70"/>
    <w:rsid w:val="000E5EF8"/>
    <w:rsid w:val="000E7429"/>
    <w:rsid w:val="000E746D"/>
    <w:rsid w:val="000E79A9"/>
    <w:rsid w:val="000F03B4"/>
    <w:rsid w:val="000F03F8"/>
    <w:rsid w:val="000F1BEA"/>
    <w:rsid w:val="000F24C2"/>
    <w:rsid w:val="000F2D9D"/>
    <w:rsid w:val="000F2DF4"/>
    <w:rsid w:val="000F4B9D"/>
    <w:rsid w:val="000F4D80"/>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6FE"/>
    <w:rsid w:val="00114B2B"/>
    <w:rsid w:val="00114C3D"/>
    <w:rsid w:val="001150C1"/>
    <w:rsid w:val="001160C3"/>
    <w:rsid w:val="00116BB1"/>
    <w:rsid w:val="0011799F"/>
    <w:rsid w:val="00117E34"/>
    <w:rsid w:val="0012017F"/>
    <w:rsid w:val="0012062E"/>
    <w:rsid w:val="001208D2"/>
    <w:rsid w:val="00120B78"/>
    <w:rsid w:val="00121406"/>
    <w:rsid w:val="0012261A"/>
    <w:rsid w:val="00122D69"/>
    <w:rsid w:val="00123A0E"/>
    <w:rsid w:val="00124127"/>
    <w:rsid w:val="001253CB"/>
    <w:rsid w:val="00125FD1"/>
    <w:rsid w:val="00126936"/>
    <w:rsid w:val="00126C56"/>
    <w:rsid w:val="00126DBA"/>
    <w:rsid w:val="0012717F"/>
    <w:rsid w:val="00127E7A"/>
    <w:rsid w:val="00130E2B"/>
    <w:rsid w:val="00130FC0"/>
    <w:rsid w:val="001315CC"/>
    <w:rsid w:val="00131966"/>
    <w:rsid w:val="00132047"/>
    <w:rsid w:val="0013233B"/>
    <w:rsid w:val="00132448"/>
    <w:rsid w:val="00132513"/>
    <w:rsid w:val="00132B22"/>
    <w:rsid w:val="001343C5"/>
    <w:rsid w:val="00134A1A"/>
    <w:rsid w:val="00134CF0"/>
    <w:rsid w:val="0013558B"/>
    <w:rsid w:val="00135F6D"/>
    <w:rsid w:val="00136515"/>
    <w:rsid w:val="001368C2"/>
    <w:rsid w:val="001369A3"/>
    <w:rsid w:val="00140736"/>
    <w:rsid w:val="00140BE8"/>
    <w:rsid w:val="001410C0"/>
    <w:rsid w:val="00142315"/>
    <w:rsid w:val="00143231"/>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825"/>
    <w:rsid w:val="00152D0C"/>
    <w:rsid w:val="0015340A"/>
    <w:rsid w:val="00154006"/>
    <w:rsid w:val="00154960"/>
    <w:rsid w:val="00157EAD"/>
    <w:rsid w:val="00160061"/>
    <w:rsid w:val="001605D1"/>
    <w:rsid w:val="00160901"/>
    <w:rsid w:val="00160CF3"/>
    <w:rsid w:val="00160EC1"/>
    <w:rsid w:val="00161A04"/>
    <w:rsid w:val="0016280A"/>
    <w:rsid w:val="0016369D"/>
    <w:rsid w:val="00163CAE"/>
    <w:rsid w:val="001642F0"/>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1E4"/>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1725"/>
    <w:rsid w:val="00192079"/>
    <w:rsid w:val="00192BE5"/>
    <w:rsid w:val="0019372E"/>
    <w:rsid w:val="001944B4"/>
    <w:rsid w:val="00194975"/>
    <w:rsid w:val="0019569D"/>
    <w:rsid w:val="00195C20"/>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1ACA"/>
    <w:rsid w:val="001C25FF"/>
    <w:rsid w:val="001C2DD7"/>
    <w:rsid w:val="001C33FA"/>
    <w:rsid w:val="001C3507"/>
    <w:rsid w:val="001C3A67"/>
    <w:rsid w:val="001C4296"/>
    <w:rsid w:val="001C43E3"/>
    <w:rsid w:val="001C58DC"/>
    <w:rsid w:val="001C69C7"/>
    <w:rsid w:val="001C7052"/>
    <w:rsid w:val="001C7349"/>
    <w:rsid w:val="001C7536"/>
    <w:rsid w:val="001D007E"/>
    <w:rsid w:val="001D05E1"/>
    <w:rsid w:val="001D0871"/>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091D"/>
    <w:rsid w:val="001E12E9"/>
    <w:rsid w:val="001E2422"/>
    <w:rsid w:val="001E24F2"/>
    <w:rsid w:val="001E2DF2"/>
    <w:rsid w:val="001E3702"/>
    <w:rsid w:val="001E4329"/>
    <w:rsid w:val="001E4DCC"/>
    <w:rsid w:val="001E4DCF"/>
    <w:rsid w:val="001E7104"/>
    <w:rsid w:val="001E71B6"/>
    <w:rsid w:val="001E71E7"/>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1DEF"/>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9E0"/>
    <w:rsid w:val="00222FE5"/>
    <w:rsid w:val="00223499"/>
    <w:rsid w:val="00225519"/>
    <w:rsid w:val="00225D31"/>
    <w:rsid w:val="00226FF2"/>
    <w:rsid w:val="002270E4"/>
    <w:rsid w:val="00227B10"/>
    <w:rsid w:val="00227C8E"/>
    <w:rsid w:val="00227E56"/>
    <w:rsid w:val="00230120"/>
    <w:rsid w:val="00230D5E"/>
    <w:rsid w:val="00230E06"/>
    <w:rsid w:val="00232A44"/>
    <w:rsid w:val="002343D5"/>
    <w:rsid w:val="0023540A"/>
    <w:rsid w:val="00235AAF"/>
    <w:rsid w:val="0023605C"/>
    <w:rsid w:val="00236659"/>
    <w:rsid w:val="002367A5"/>
    <w:rsid w:val="00236E28"/>
    <w:rsid w:val="00237907"/>
    <w:rsid w:val="002408BA"/>
    <w:rsid w:val="00240D4D"/>
    <w:rsid w:val="002410D6"/>
    <w:rsid w:val="002414FB"/>
    <w:rsid w:val="00241C79"/>
    <w:rsid w:val="0024360C"/>
    <w:rsid w:val="00243975"/>
    <w:rsid w:val="00243AFD"/>
    <w:rsid w:val="00243E24"/>
    <w:rsid w:val="00244872"/>
    <w:rsid w:val="0024523D"/>
    <w:rsid w:val="002452FB"/>
    <w:rsid w:val="002455C9"/>
    <w:rsid w:val="00245CE3"/>
    <w:rsid w:val="00246A91"/>
    <w:rsid w:val="00246CFA"/>
    <w:rsid w:val="00246E76"/>
    <w:rsid w:val="0024760A"/>
    <w:rsid w:val="00247956"/>
    <w:rsid w:val="00247AFE"/>
    <w:rsid w:val="00247C46"/>
    <w:rsid w:val="00247E14"/>
    <w:rsid w:val="002503F8"/>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5FD"/>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5A77"/>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B7984"/>
    <w:rsid w:val="002C054A"/>
    <w:rsid w:val="002C10F7"/>
    <w:rsid w:val="002C128E"/>
    <w:rsid w:val="002C145A"/>
    <w:rsid w:val="002C1B90"/>
    <w:rsid w:val="002C25A8"/>
    <w:rsid w:val="002C2BC8"/>
    <w:rsid w:val="002C367A"/>
    <w:rsid w:val="002C3BA7"/>
    <w:rsid w:val="002C406F"/>
    <w:rsid w:val="002C4311"/>
    <w:rsid w:val="002C50DE"/>
    <w:rsid w:val="002C555F"/>
    <w:rsid w:val="002C5693"/>
    <w:rsid w:val="002C58D6"/>
    <w:rsid w:val="002C61BE"/>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149"/>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C62"/>
    <w:rsid w:val="002F2F0B"/>
    <w:rsid w:val="002F4215"/>
    <w:rsid w:val="002F4380"/>
    <w:rsid w:val="002F458A"/>
    <w:rsid w:val="002F497B"/>
    <w:rsid w:val="002F4A5C"/>
    <w:rsid w:val="002F4A73"/>
    <w:rsid w:val="002F4B4A"/>
    <w:rsid w:val="002F5A94"/>
    <w:rsid w:val="002F600F"/>
    <w:rsid w:val="002F6073"/>
    <w:rsid w:val="002F65AC"/>
    <w:rsid w:val="002F6CEF"/>
    <w:rsid w:val="002F6F1B"/>
    <w:rsid w:val="002F758C"/>
    <w:rsid w:val="00300301"/>
    <w:rsid w:val="00301A63"/>
    <w:rsid w:val="00301A96"/>
    <w:rsid w:val="00302334"/>
    <w:rsid w:val="00302AE8"/>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1665"/>
    <w:rsid w:val="0033292E"/>
    <w:rsid w:val="00332E68"/>
    <w:rsid w:val="00332EED"/>
    <w:rsid w:val="00333222"/>
    <w:rsid w:val="0033373A"/>
    <w:rsid w:val="00333770"/>
    <w:rsid w:val="00333E9A"/>
    <w:rsid w:val="00334889"/>
    <w:rsid w:val="0033503F"/>
    <w:rsid w:val="00335BEF"/>
    <w:rsid w:val="00337B8A"/>
    <w:rsid w:val="003403B4"/>
    <w:rsid w:val="00341406"/>
    <w:rsid w:val="00341597"/>
    <w:rsid w:val="003418A9"/>
    <w:rsid w:val="00341B46"/>
    <w:rsid w:val="003437DF"/>
    <w:rsid w:val="003439AC"/>
    <w:rsid w:val="00343FD4"/>
    <w:rsid w:val="00344102"/>
    <w:rsid w:val="003470D7"/>
    <w:rsid w:val="003473D8"/>
    <w:rsid w:val="00347421"/>
    <w:rsid w:val="0034756F"/>
    <w:rsid w:val="0035044E"/>
    <w:rsid w:val="003505EE"/>
    <w:rsid w:val="00350942"/>
    <w:rsid w:val="00351F31"/>
    <w:rsid w:val="003536D2"/>
    <w:rsid w:val="003551F7"/>
    <w:rsid w:val="003555C5"/>
    <w:rsid w:val="00355EB7"/>
    <w:rsid w:val="00357E86"/>
    <w:rsid w:val="00357EE4"/>
    <w:rsid w:val="00362BEC"/>
    <w:rsid w:val="0036362F"/>
    <w:rsid w:val="0036376B"/>
    <w:rsid w:val="00363C60"/>
    <w:rsid w:val="00365AC3"/>
    <w:rsid w:val="00365B7E"/>
    <w:rsid w:val="0036642F"/>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39B"/>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90"/>
    <w:rsid w:val="00387BC7"/>
    <w:rsid w:val="00390D42"/>
    <w:rsid w:val="00390F3C"/>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2CC"/>
    <w:rsid w:val="003B2458"/>
    <w:rsid w:val="003B33C8"/>
    <w:rsid w:val="003B45C9"/>
    <w:rsid w:val="003B5699"/>
    <w:rsid w:val="003B5BA7"/>
    <w:rsid w:val="003B5E3F"/>
    <w:rsid w:val="003B7F16"/>
    <w:rsid w:val="003B7FB6"/>
    <w:rsid w:val="003C064F"/>
    <w:rsid w:val="003C09EB"/>
    <w:rsid w:val="003C135A"/>
    <w:rsid w:val="003C1EFC"/>
    <w:rsid w:val="003C23F5"/>
    <w:rsid w:val="003C25E0"/>
    <w:rsid w:val="003C3206"/>
    <w:rsid w:val="003C3309"/>
    <w:rsid w:val="003C4ABD"/>
    <w:rsid w:val="003C533C"/>
    <w:rsid w:val="003C76A8"/>
    <w:rsid w:val="003C791A"/>
    <w:rsid w:val="003D03B0"/>
    <w:rsid w:val="003D0D3E"/>
    <w:rsid w:val="003D13AC"/>
    <w:rsid w:val="003D1D77"/>
    <w:rsid w:val="003D1D8E"/>
    <w:rsid w:val="003D297B"/>
    <w:rsid w:val="003D385E"/>
    <w:rsid w:val="003D52CC"/>
    <w:rsid w:val="003D5850"/>
    <w:rsid w:val="003D61EC"/>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495"/>
    <w:rsid w:val="003E7F71"/>
    <w:rsid w:val="003F0019"/>
    <w:rsid w:val="003F03B7"/>
    <w:rsid w:val="003F076A"/>
    <w:rsid w:val="003F084B"/>
    <w:rsid w:val="003F0A90"/>
    <w:rsid w:val="003F0FB4"/>
    <w:rsid w:val="003F28E0"/>
    <w:rsid w:val="003F2E3A"/>
    <w:rsid w:val="003F2F1C"/>
    <w:rsid w:val="003F30B1"/>
    <w:rsid w:val="003F3BE3"/>
    <w:rsid w:val="003F437F"/>
    <w:rsid w:val="003F44E8"/>
    <w:rsid w:val="003F4F2F"/>
    <w:rsid w:val="003F604B"/>
    <w:rsid w:val="003F6C7F"/>
    <w:rsid w:val="003F6E16"/>
    <w:rsid w:val="003F7486"/>
    <w:rsid w:val="003F7DE2"/>
    <w:rsid w:val="003F7DFC"/>
    <w:rsid w:val="00400746"/>
    <w:rsid w:val="004010CC"/>
    <w:rsid w:val="00401F9D"/>
    <w:rsid w:val="00402610"/>
    <w:rsid w:val="00402F42"/>
    <w:rsid w:val="00403B12"/>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19F"/>
    <w:rsid w:val="004256E8"/>
    <w:rsid w:val="00425C04"/>
    <w:rsid w:val="00425FEC"/>
    <w:rsid w:val="0042692D"/>
    <w:rsid w:val="00426935"/>
    <w:rsid w:val="00427DDB"/>
    <w:rsid w:val="00427DF4"/>
    <w:rsid w:val="00430132"/>
    <w:rsid w:val="00431679"/>
    <w:rsid w:val="00432041"/>
    <w:rsid w:val="00432189"/>
    <w:rsid w:val="0043272D"/>
    <w:rsid w:val="004327BF"/>
    <w:rsid w:val="00432A78"/>
    <w:rsid w:val="00432CBB"/>
    <w:rsid w:val="00432E4C"/>
    <w:rsid w:val="004331C8"/>
    <w:rsid w:val="0043352D"/>
    <w:rsid w:val="004340D6"/>
    <w:rsid w:val="004345BA"/>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318F"/>
    <w:rsid w:val="00444CFE"/>
    <w:rsid w:val="00444FEB"/>
    <w:rsid w:val="004450D6"/>
    <w:rsid w:val="00445458"/>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5F29"/>
    <w:rsid w:val="00467B9C"/>
    <w:rsid w:val="004705B8"/>
    <w:rsid w:val="0047082C"/>
    <w:rsid w:val="00470CF9"/>
    <w:rsid w:val="00470D17"/>
    <w:rsid w:val="00470F67"/>
    <w:rsid w:val="004717D7"/>
    <w:rsid w:val="0047201B"/>
    <w:rsid w:val="0047292F"/>
    <w:rsid w:val="00473581"/>
    <w:rsid w:val="004746D8"/>
    <w:rsid w:val="004748C8"/>
    <w:rsid w:val="004752E4"/>
    <w:rsid w:val="004775FC"/>
    <w:rsid w:val="00477616"/>
    <w:rsid w:val="00477CE1"/>
    <w:rsid w:val="00477D97"/>
    <w:rsid w:val="00477E77"/>
    <w:rsid w:val="00480999"/>
    <w:rsid w:val="00480C20"/>
    <w:rsid w:val="004811FD"/>
    <w:rsid w:val="00481E8C"/>
    <w:rsid w:val="00482219"/>
    <w:rsid w:val="00482E60"/>
    <w:rsid w:val="00483433"/>
    <w:rsid w:val="004841A6"/>
    <w:rsid w:val="00485896"/>
    <w:rsid w:val="00485954"/>
    <w:rsid w:val="00487155"/>
    <w:rsid w:val="0048770D"/>
    <w:rsid w:val="004900AB"/>
    <w:rsid w:val="00490C85"/>
    <w:rsid w:val="0049185F"/>
    <w:rsid w:val="0049204F"/>
    <w:rsid w:val="004922B5"/>
    <w:rsid w:val="004925F7"/>
    <w:rsid w:val="00492AF1"/>
    <w:rsid w:val="004935E4"/>
    <w:rsid w:val="0049389D"/>
    <w:rsid w:val="00494A73"/>
    <w:rsid w:val="00494C40"/>
    <w:rsid w:val="004950F2"/>
    <w:rsid w:val="00495155"/>
    <w:rsid w:val="00496560"/>
    <w:rsid w:val="004968D3"/>
    <w:rsid w:val="00496A96"/>
    <w:rsid w:val="004A0661"/>
    <w:rsid w:val="004A0A0A"/>
    <w:rsid w:val="004A0CAB"/>
    <w:rsid w:val="004A0F99"/>
    <w:rsid w:val="004A13A8"/>
    <w:rsid w:val="004A151E"/>
    <w:rsid w:val="004A21D0"/>
    <w:rsid w:val="004A280F"/>
    <w:rsid w:val="004A2967"/>
    <w:rsid w:val="004A4312"/>
    <w:rsid w:val="004A5751"/>
    <w:rsid w:val="004A60A9"/>
    <w:rsid w:val="004A61AE"/>
    <w:rsid w:val="004A6809"/>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D39"/>
    <w:rsid w:val="004B4F03"/>
    <w:rsid w:val="004B517D"/>
    <w:rsid w:val="004B586A"/>
    <w:rsid w:val="004B5A7C"/>
    <w:rsid w:val="004B6125"/>
    <w:rsid w:val="004B6849"/>
    <w:rsid w:val="004B684A"/>
    <w:rsid w:val="004B6B1E"/>
    <w:rsid w:val="004B79CA"/>
    <w:rsid w:val="004B79EB"/>
    <w:rsid w:val="004B7C52"/>
    <w:rsid w:val="004C0097"/>
    <w:rsid w:val="004C1242"/>
    <w:rsid w:val="004C1ACB"/>
    <w:rsid w:val="004C2BE9"/>
    <w:rsid w:val="004C3652"/>
    <w:rsid w:val="004C3713"/>
    <w:rsid w:val="004C4CBA"/>
    <w:rsid w:val="004C5602"/>
    <w:rsid w:val="004C6924"/>
    <w:rsid w:val="004C6C30"/>
    <w:rsid w:val="004C6D42"/>
    <w:rsid w:val="004C6D8D"/>
    <w:rsid w:val="004C6D95"/>
    <w:rsid w:val="004C7641"/>
    <w:rsid w:val="004D05B4"/>
    <w:rsid w:val="004D061C"/>
    <w:rsid w:val="004D07AF"/>
    <w:rsid w:val="004D09B3"/>
    <w:rsid w:val="004D125B"/>
    <w:rsid w:val="004D2D10"/>
    <w:rsid w:val="004D435F"/>
    <w:rsid w:val="004D5376"/>
    <w:rsid w:val="004D55C9"/>
    <w:rsid w:val="004D7047"/>
    <w:rsid w:val="004D7B06"/>
    <w:rsid w:val="004E007D"/>
    <w:rsid w:val="004E0271"/>
    <w:rsid w:val="004E08FB"/>
    <w:rsid w:val="004E15FE"/>
    <w:rsid w:val="004E16DA"/>
    <w:rsid w:val="004E1A48"/>
    <w:rsid w:val="004E2177"/>
    <w:rsid w:val="004E31E5"/>
    <w:rsid w:val="004E326E"/>
    <w:rsid w:val="004E32F8"/>
    <w:rsid w:val="004E38C6"/>
    <w:rsid w:val="004E42A5"/>
    <w:rsid w:val="004E47C9"/>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0F"/>
    <w:rsid w:val="004F74CE"/>
    <w:rsid w:val="004F7548"/>
    <w:rsid w:val="004F7B39"/>
    <w:rsid w:val="0050088B"/>
    <w:rsid w:val="005032E8"/>
    <w:rsid w:val="00504424"/>
    <w:rsid w:val="0050452B"/>
    <w:rsid w:val="0050484C"/>
    <w:rsid w:val="0050492C"/>
    <w:rsid w:val="00504CFF"/>
    <w:rsid w:val="005072AB"/>
    <w:rsid w:val="0050747B"/>
    <w:rsid w:val="00507BDD"/>
    <w:rsid w:val="0051056E"/>
    <w:rsid w:val="00511070"/>
    <w:rsid w:val="00511284"/>
    <w:rsid w:val="00511ACD"/>
    <w:rsid w:val="00512BA7"/>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366E6"/>
    <w:rsid w:val="005404A3"/>
    <w:rsid w:val="00540648"/>
    <w:rsid w:val="005408D4"/>
    <w:rsid w:val="00541505"/>
    <w:rsid w:val="00541D1E"/>
    <w:rsid w:val="0054242F"/>
    <w:rsid w:val="0054245D"/>
    <w:rsid w:val="0054324A"/>
    <w:rsid w:val="00543CE6"/>
    <w:rsid w:val="0054560A"/>
    <w:rsid w:val="00545F0C"/>
    <w:rsid w:val="00546154"/>
    <w:rsid w:val="0054649F"/>
    <w:rsid w:val="005500F8"/>
    <w:rsid w:val="005513C1"/>
    <w:rsid w:val="00552C35"/>
    <w:rsid w:val="00552DE3"/>
    <w:rsid w:val="005531BE"/>
    <w:rsid w:val="005541BC"/>
    <w:rsid w:val="00554753"/>
    <w:rsid w:val="00554AAB"/>
    <w:rsid w:val="00554D58"/>
    <w:rsid w:val="0055512F"/>
    <w:rsid w:val="005557E1"/>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3A28"/>
    <w:rsid w:val="00563FCC"/>
    <w:rsid w:val="00564768"/>
    <w:rsid w:val="00564BA9"/>
    <w:rsid w:val="005650AF"/>
    <w:rsid w:val="00565163"/>
    <w:rsid w:val="005662A3"/>
    <w:rsid w:val="0056633C"/>
    <w:rsid w:val="005679F4"/>
    <w:rsid w:val="005703F4"/>
    <w:rsid w:val="00570E8A"/>
    <w:rsid w:val="005712E6"/>
    <w:rsid w:val="005717CF"/>
    <w:rsid w:val="0057198A"/>
    <w:rsid w:val="00572615"/>
    <w:rsid w:val="00572BC5"/>
    <w:rsid w:val="0057332E"/>
    <w:rsid w:val="00573399"/>
    <w:rsid w:val="00573496"/>
    <w:rsid w:val="00574445"/>
    <w:rsid w:val="00574F20"/>
    <w:rsid w:val="00576504"/>
    <w:rsid w:val="005768A9"/>
    <w:rsid w:val="005768DF"/>
    <w:rsid w:val="0058053C"/>
    <w:rsid w:val="0058095A"/>
    <w:rsid w:val="00581092"/>
    <w:rsid w:val="005812DD"/>
    <w:rsid w:val="005819E6"/>
    <w:rsid w:val="00581BFD"/>
    <w:rsid w:val="00582088"/>
    <w:rsid w:val="00582550"/>
    <w:rsid w:val="00582C6F"/>
    <w:rsid w:val="005838F7"/>
    <w:rsid w:val="00584784"/>
    <w:rsid w:val="005851D4"/>
    <w:rsid w:val="00585E49"/>
    <w:rsid w:val="005862A3"/>
    <w:rsid w:val="005868AD"/>
    <w:rsid w:val="005878B5"/>
    <w:rsid w:val="00591CEC"/>
    <w:rsid w:val="00591D74"/>
    <w:rsid w:val="00592B5E"/>
    <w:rsid w:val="005949BA"/>
    <w:rsid w:val="00594A90"/>
    <w:rsid w:val="00594C30"/>
    <w:rsid w:val="00594F58"/>
    <w:rsid w:val="0059549C"/>
    <w:rsid w:val="00596F22"/>
    <w:rsid w:val="00597922"/>
    <w:rsid w:val="005A0F2C"/>
    <w:rsid w:val="005A2E5A"/>
    <w:rsid w:val="005A3498"/>
    <w:rsid w:val="005A3F2E"/>
    <w:rsid w:val="005A47FF"/>
    <w:rsid w:val="005A4BC8"/>
    <w:rsid w:val="005A506C"/>
    <w:rsid w:val="005A572F"/>
    <w:rsid w:val="005A6CFA"/>
    <w:rsid w:val="005A7A9F"/>
    <w:rsid w:val="005B0877"/>
    <w:rsid w:val="005B16BF"/>
    <w:rsid w:val="005B16DE"/>
    <w:rsid w:val="005B21F5"/>
    <w:rsid w:val="005B2866"/>
    <w:rsid w:val="005B2946"/>
    <w:rsid w:val="005B3B56"/>
    <w:rsid w:val="005B44C4"/>
    <w:rsid w:val="005B4991"/>
    <w:rsid w:val="005B4A5E"/>
    <w:rsid w:val="005B5164"/>
    <w:rsid w:val="005B599B"/>
    <w:rsid w:val="005B65FA"/>
    <w:rsid w:val="005B73BD"/>
    <w:rsid w:val="005B7E7F"/>
    <w:rsid w:val="005C18A5"/>
    <w:rsid w:val="005C1CB2"/>
    <w:rsid w:val="005C2B2A"/>
    <w:rsid w:val="005C347E"/>
    <w:rsid w:val="005C5134"/>
    <w:rsid w:val="005C5633"/>
    <w:rsid w:val="005C6159"/>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0C"/>
    <w:rsid w:val="005E1C89"/>
    <w:rsid w:val="005E1D60"/>
    <w:rsid w:val="005E2388"/>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2F79"/>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A9A"/>
    <w:rsid w:val="00627E6F"/>
    <w:rsid w:val="00627ED4"/>
    <w:rsid w:val="006310EC"/>
    <w:rsid w:val="006311A1"/>
    <w:rsid w:val="00631334"/>
    <w:rsid w:val="0063140A"/>
    <w:rsid w:val="0063157D"/>
    <w:rsid w:val="0063160E"/>
    <w:rsid w:val="00631685"/>
    <w:rsid w:val="00631DE8"/>
    <w:rsid w:val="006329E9"/>
    <w:rsid w:val="00633355"/>
    <w:rsid w:val="00634105"/>
    <w:rsid w:val="006341D0"/>
    <w:rsid w:val="00634627"/>
    <w:rsid w:val="00634CA2"/>
    <w:rsid w:val="00635721"/>
    <w:rsid w:val="0063599E"/>
    <w:rsid w:val="00635DB5"/>
    <w:rsid w:val="00635E44"/>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46B8C"/>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AFE"/>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2C2"/>
    <w:rsid w:val="006B0CD1"/>
    <w:rsid w:val="006B1D05"/>
    <w:rsid w:val="006B23E8"/>
    <w:rsid w:val="006B3834"/>
    <w:rsid w:val="006B42B8"/>
    <w:rsid w:val="006B4352"/>
    <w:rsid w:val="006B44F8"/>
    <w:rsid w:val="006B466A"/>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200"/>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5E04"/>
    <w:rsid w:val="006E6228"/>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4ED"/>
    <w:rsid w:val="006F7BE0"/>
    <w:rsid w:val="006F7C99"/>
    <w:rsid w:val="007008F2"/>
    <w:rsid w:val="00700D93"/>
    <w:rsid w:val="0070120E"/>
    <w:rsid w:val="00701653"/>
    <w:rsid w:val="00703679"/>
    <w:rsid w:val="007036F2"/>
    <w:rsid w:val="00703855"/>
    <w:rsid w:val="007043B2"/>
    <w:rsid w:val="00704601"/>
    <w:rsid w:val="00704895"/>
    <w:rsid w:val="007054BA"/>
    <w:rsid w:val="00705D87"/>
    <w:rsid w:val="007061F0"/>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1B9F"/>
    <w:rsid w:val="00722588"/>
    <w:rsid w:val="007229BD"/>
    <w:rsid w:val="007231D1"/>
    <w:rsid w:val="007235A1"/>
    <w:rsid w:val="00723B3E"/>
    <w:rsid w:val="007240C2"/>
    <w:rsid w:val="007241E6"/>
    <w:rsid w:val="00724452"/>
    <w:rsid w:val="007264C0"/>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37C7F"/>
    <w:rsid w:val="007409BB"/>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1FED"/>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3ED"/>
    <w:rsid w:val="00776AE0"/>
    <w:rsid w:val="0077703A"/>
    <w:rsid w:val="00777ACD"/>
    <w:rsid w:val="00777C05"/>
    <w:rsid w:val="00777D28"/>
    <w:rsid w:val="00777ED0"/>
    <w:rsid w:val="0078023E"/>
    <w:rsid w:val="00780DF6"/>
    <w:rsid w:val="007817AD"/>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6E1"/>
    <w:rsid w:val="00793A7D"/>
    <w:rsid w:val="00793B3C"/>
    <w:rsid w:val="00793E28"/>
    <w:rsid w:val="0079454C"/>
    <w:rsid w:val="007945A9"/>
    <w:rsid w:val="0079566A"/>
    <w:rsid w:val="00795E7F"/>
    <w:rsid w:val="0079633D"/>
    <w:rsid w:val="00797478"/>
    <w:rsid w:val="0079778D"/>
    <w:rsid w:val="007A0B06"/>
    <w:rsid w:val="007A0F8D"/>
    <w:rsid w:val="007A2137"/>
    <w:rsid w:val="007A229A"/>
    <w:rsid w:val="007A2836"/>
    <w:rsid w:val="007A30CF"/>
    <w:rsid w:val="007A3214"/>
    <w:rsid w:val="007A3BD1"/>
    <w:rsid w:val="007A3E00"/>
    <w:rsid w:val="007A407B"/>
    <w:rsid w:val="007A45B8"/>
    <w:rsid w:val="007A4FC6"/>
    <w:rsid w:val="007A584A"/>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0E56"/>
    <w:rsid w:val="007F213D"/>
    <w:rsid w:val="007F2270"/>
    <w:rsid w:val="007F305D"/>
    <w:rsid w:val="007F310A"/>
    <w:rsid w:val="007F3357"/>
    <w:rsid w:val="007F33B1"/>
    <w:rsid w:val="007F44F9"/>
    <w:rsid w:val="007F4D44"/>
    <w:rsid w:val="007F4E6F"/>
    <w:rsid w:val="007F4E83"/>
    <w:rsid w:val="007F55F5"/>
    <w:rsid w:val="007F58B0"/>
    <w:rsid w:val="007F5AAC"/>
    <w:rsid w:val="007F6888"/>
    <w:rsid w:val="007F7F69"/>
    <w:rsid w:val="0080026C"/>
    <w:rsid w:val="008006DB"/>
    <w:rsid w:val="008008DB"/>
    <w:rsid w:val="00800AA4"/>
    <w:rsid w:val="008011FA"/>
    <w:rsid w:val="00801C80"/>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46A5"/>
    <w:rsid w:val="008152BF"/>
    <w:rsid w:val="00817586"/>
    <w:rsid w:val="00817D73"/>
    <w:rsid w:val="008213F6"/>
    <w:rsid w:val="00821758"/>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56"/>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1777"/>
    <w:rsid w:val="008517C0"/>
    <w:rsid w:val="008524A1"/>
    <w:rsid w:val="008525CD"/>
    <w:rsid w:val="0085304E"/>
    <w:rsid w:val="008535B6"/>
    <w:rsid w:val="00853B84"/>
    <w:rsid w:val="00853F37"/>
    <w:rsid w:val="00854223"/>
    <w:rsid w:val="00855341"/>
    <w:rsid w:val="008553FE"/>
    <w:rsid w:val="00855F3D"/>
    <w:rsid w:val="008563CA"/>
    <w:rsid w:val="008571ED"/>
    <w:rsid w:val="0085729E"/>
    <w:rsid w:val="00857657"/>
    <w:rsid w:val="00857CD7"/>
    <w:rsid w:val="0086123D"/>
    <w:rsid w:val="00862022"/>
    <w:rsid w:val="008623A5"/>
    <w:rsid w:val="00862E10"/>
    <w:rsid w:val="00863FCD"/>
    <w:rsid w:val="00865229"/>
    <w:rsid w:val="00865787"/>
    <w:rsid w:val="008657D8"/>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581"/>
    <w:rsid w:val="00880663"/>
    <w:rsid w:val="0088191C"/>
    <w:rsid w:val="00881C00"/>
    <w:rsid w:val="008826C5"/>
    <w:rsid w:val="00883122"/>
    <w:rsid w:val="0088394C"/>
    <w:rsid w:val="00883C94"/>
    <w:rsid w:val="00885FFD"/>
    <w:rsid w:val="008863D2"/>
    <w:rsid w:val="00886862"/>
    <w:rsid w:val="00887B1B"/>
    <w:rsid w:val="00887CD8"/>
    <w:rsid w:val="00891D1F"/>
    <w:rsid w:val="0089208D"/>
    <w:rsid w:val="00892BAD"/>
    <w:rsid w:val="00892CCF"/>
    <w:rsid w:val="0089312F"/>
    <w:rsid w:val="00893421"/>
    <w:rsid w:val="00893E14"/>
    <w:rsid w:val="00893EA5"/>
    <w:rsid w:val="00894110"/>
    <w:rsid w:val="00894815"/>
    <w:rsid w:val="00894FCC"/>
    <w:rsid w:val="00895A88"/>
    <w:rsid w:val="008964E4"/>
    <w:rsid w:val="00897386"/>
    <w:rsid w:val="008973AD"/>
    <w:rsid w:val="00897691"/>
    <w:rsid w:val="008A1144"/>
    <w:rsid w:val="008A1A5B"/>
    <w:rsid w:val="008A2AF4"/>
    <w:rsid w:val="008A2E47"/>
    <w:rsid w:val="008A31C7"/>
    <w:rsid w:val="008A33EC"/>
    <w:rsid w:val="008A34B5"/>
    <w:rsid w:val="008A366A"/>
    <w:rsid w:val="008A465A"/>
    <w:rsid w:val="008A4BEB"/>
    <w:rsid w:val="008A56D5"/>
    <w:rsid w:val="008A570A"/>
    <w:rsid w:val="008A604D"/>
    <w:rsid w:val="008A7452"/>
    <w:rsid w:val="008A79DA"/>
    <w:rsid w:val="008B0839"/>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55FA"/>
    <w:rsid w:val="008C7175"/>
    <w:rsid w:val="008D068E"/>
    <w:rsid w:val="008D0832"/>
    <w:rsid w:val="008D0E16"/>
    <w:rsid w:val="008D1AF2"/>
    <w:rsid w:val="008D2D1E"/>
    <w:rsid w:val="008D2FAD"/>
    <w:rsid w:val="008D34D5"/>
    <w:rsid w:val="008D35A2"/>
    <w:rsid w:val="008D4478"/>
    <w:rsid w:val="008D4EC0"/>
    <w:rsid w:val="008D4F92"/>
    <w:rsid w:val="008D4FBE"/>
    <w:rsid w:val="008D6665"/>
    <w:rsid w:val="008D6A95"/>
    <w:rsid w:val="008E0224"/>
    <w:rsid w:val="008E0997"/>
    <w:rsid w:val="008E0B67"/>
    <w:rsid w:val="008E0D4C"/>
    <w:rsid w:val="008E3A54"/>
    <w:rsid w:val="008E3C9B"/>
    <w:rsid w:val="008E42F9"/>
    <w:rsid w:val="008E5226"/>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26B"/>
    <w:rsid w:val="008F63EA"/>
    <w:rsid w:val="008F67E2"/>
    <w:rsid w:val="008F745C"/>
    <w:rsid w:val="008F7588"/>
    <w:rsid w:val="008F77D0"/>
    <w:rsid w:val="008F7B70"/>
    <w:rsid w:val="00901680"/>
    <w:rsid w:val="0090371D"/>
    <w:rsid w:val="00903BD3"/>
    <w:rsid w:val="00905276"/>
    <w:rsid w:val="0090565F"/>
    <w:rsid w:val="009056DE"/>
    <w:rsid w:val="00905830"/>
    <w:rsid w:val="00905B80"/>
    <w:rsid w:val="00906214"/>
    <w:rsid w:val="00907095"/>
    <w:rsid w:val="0090717A"/>
    <w:rsid w:val="00907D20"/>
    <w:rsid w:val="00910AAD"/>
    <w:rsid w:val="00910FB4"/>
    <w:rsid w:val="009115EB"/>
    <w:rsid w:val="0091170B"/>
    <w:rsid w:val="00913463"/>
    <w:rsid w:val="009136FD"/>
    <w:rsid w:val="00913A65"/>
    <w:rsid w:val="00914DF8"/>
    <w:rsid w:val="0091504E"/>
    <w:rsid w:val="00916036"/>
    <w:rsid w:val="009165CB"/>
    <w:rsid w:val="009166B6"/>
    <w:rsid w:val="009169AD"/>
    <w:rsid w:val="00916F5E"/>
    <w:rsid w:val="00917C18"/>
    <w:rsid w:val="00920543"/>
    <w:rsid w:val="00920D55"/>
    <w:rsid w:val="00921C61"/>
    <w:rsid w:val="00921F01"/>
    <w:rsid w:val="009220CC"/>
    <w:rsid w:val="0092255F"/>
    <w:rsid w:val="009232F9"/>
    <w:rsid w:val="009237F1"/>
    <w:rsid w:val="00923EF4"/>
    <w:rsid w:val="00924523"/>
    <w:rsid w:val="00924560"/>
    <w:rsid w:val="00924711"/>
    <w:rsid w:val="0092565D"/>
    <w:rsid w:val="009259A4"/>
    <w:rsid w:val="00926FA2"/>
    <w:rsid w:val="00927179"/>
    <w:rsid w:val="009272C1"/>
    <w:rsid w:val="00927B31"/>
    <w:rsid w:val="00927D64"/>
    <w:rsid w:val="009306AF"/>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08BB"/>
    <w:rsid w:val="0095153C"/>
    <w:rsid w:val="009516D2"/>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5A49"/>
    <w:rsid w:val="00976EF1"/>
    <w:rsid w:val="0097737C"/>
    <w:rsid w:val="00980099"/>
    <w:rsid w:val="009801FE"/>
    <w:rsid w:val="009821E0"/>
    <w:rsid w:val="00982723"/>
    <w:rsid w:val="00983C2C"/>
    <w:rsid w:val="00984321"/>
    <w:rsid w:val="009844D1"/>
    <w:rsid w:val="00984BD9"/>
    <w:rsid w:val="00984E0B"/>
    <w:rsid w:val="00985308"/>
    <w:rsid w:val="00985C88"/>
    <w:rsid w:val="00985D37"/>
    <w:rsid w:val="00990515"/>
    <w:rsid w:val="00991C49"/>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09DE"/>
    <w:rsid w:val="009B0C6D"/>
    <w:rsid w:val="009B1B2B"/>
    <w:rsid w:val="009B228C"/>
    <w:rsid w:val="009B275A"/>
    <w:rsid w:val="009B27D5"/>
    <w:rsid w:val="009B326A"/>
    <w:rsid w:val="009B3DC1"/>
    <w:rsid w:val="009B48B1"/>
    <w:rsid w:val="009B56A5"/>
    <w:rsid w:val="009B5748"/>
    <w:rsid w:val="009B59C9"/>
    <w:rsid w:val="009B5F48"/>
    <w:rsid w:val="009B6185"/>
    <w:rsid w:val="009B7094"/>
    <w:rsid w:val="009B766F"/>
    <w:rsid w:val="009B77D8"/>
    <w:rsid w:val="009B7EA0"/>
    <w:rsid w:val="009C0EB0"/>
    <w:rsid w:val="009C2E0D"/>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02C7"/>
    <w:rsid w:val="009E1202"/>
    <w:rsid w:val="009E2749"/>
    <w:rsid w:val="009E2772"/>
    <w:rsid w:val="009E33D8"/>
    <w:rsid w:val="009E3860"/>
    <w:rsid w:val="009E4788"/>
    <w:rsid w:val="009E560D"/>
    <w:rsid w:val="009E5815"/>
    <w:rsid w:val="009E5A13"/>
    <w:rsid w:val="009F0D29"/>
    <w:rsid w:val="009F0F80"/>
    <w:rsid w:val="009F2124"/>
    <w:rsid w:val="009F22F9"/>
    <w:rsid w:val="009F249A"/>
    <w:rsid w:val="009F2960"/>
    <w:rsid w:val="009F5012"/>
    <w:rsid w:val="009F5430"/>
    <w:rsid w:val="009F5DE5"/>
    <w:rsid w:val="009F60C0"/>
    <w:rsid w:val="009F62A3"/>
    <w:rsid w:val="009F73C8"/>
    <w:rsid w:val="009F78DA"/>
    <w:rsid w:val="00A00906"/>
    <w:rsid w:val="00A00B59"/>
    <w:rsid w:val="00A00BCD"/>
    <w:rsid w:val="00A00BF4"/>
    <w:rsid w:val="00A011F3"/>
    <w:rsid w:val="00A01432"/>
    <w:rsid w:val="00A01845"/>
    <w:rsid w:val="00A019D7"/>
    <w:rsid w:val="00A01A19"/>
    <w:rsid w:val="00A01DAD"/>
    <w:rsid w:val="00A02366"/>
    <w:rsid w:val="00A02708"/>
    <w:rsid w:val="00A0306F"/>
    <w:rsid w:val="00A03331"/>
    <w:rsid w:val="00A0394D"/>
    <w:rsid w:val="00A03965"/>
    <w:rsid w:val="00A0431C"/>
    <w:rsid w:val="00A059F3"/>
    <w:rsid w:val="00A05E0F"/>
    <w:rsid w:val="00A05F79"/>
    <w:rsid w:val="00A07330"/>
    <w:rsid w:val="00A100C9"/>
    <w:rsid w:val="00A1262A"/>
    <w:rsid w:val="00A1276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19A5"/>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40EA"/>
    <w:rsid w:val="00A468D8"/>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0E9C"/>
    <w:rsid w:val="00A634BD"/>
    <w:rsid w:val="00A643CA"/>
    <w:rsid w:val="00A6531B"/>
    <w:rsid w:val="00A66630"/>
    <w:rsid w:val="00A6717D"/>
    <w:rsid w:val="00A677A5"/>
    <w:rsid w:val="00A67831"/>
    <w:rsid w:val="00A70192"/>
    <w:rsid w:val="00A702E5"/>
    <w:rsid w:val="00A7098F"/>
    <w:rsid w:val="00A74F06"/>
    <w:rsid w:val="00A76AF4"/>
    <w:rsid w:val="00A76DB3"/>
    <w:rsid w:val="00A76E9F"/>
    <w:rsid w:val="00A77B10"/>
    <w:rsid w:val="00A77BAD"/>
    <w:rsid w:val="00A77D7D"/>
    <w:rsid w:val="00A81A34"/>
    <w:rsid w:val="00A825C1"/>
    <w:rsid w:val="00A8348B"/>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17B9"/>
    <w:rsid w:val="00A92ACA"/>
    <w:rsid w:val="00A92AF2"/>
    <w:rsid w:val="00A92CBE"/>
    <w:rsid w:val="00A9302F"/>
    <w:rsid w:val="00A930FD"/>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0A4"/>
    <w:rsid w:val="00AA4451"/>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3BBB"/>
    <w:rsid w:val="00AB48BE"/>
    <w:rsid w:val="00AB491A"/>
    <w:rsid w:val="00AB64E4"/>
    <w:rsid w:val="00AB69BF"/>
    <w:rsid w:val="00AB7734"/>
    <w:rsid w:val="00AB7BD5"/>
    <w:rsid w:val="00AB7F6A"/>
    <w:rsid w:val="00AC07DD"/>
    <w:rsid w:val="00AC15A4"/>
    <w:rsid w:val="00AC1620"/>
    <w:rsid w:val="00AC16D6"/>
    <w:rsid w:val="00AC1CA6"/>
    <w:rsid w:val="00AC2113"/>
    <w:rsid w:val="00AC21C5"/>
    <w:rsid w:val="00AC27F7"/>
    <w:rsid w:val="00AC2CC5"/>
    <w:rsid w:val="00AC3311"/>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363D"/>
    <w:rsid w:val="00AF438F"/>
    <w:rsid w:val="00AF475B"/>
    <w:rsid w:val="00AF52F8"/>
    <w:rsid w:val="00AF5303"/>
    <w:rsid w:val="00AF539B"/>
    <w:rsid w:val="00AF557B"/>
    <w:rsid w:val="00AF5B4F"/>
    <w:rsid w:val="00AF627B"/>
    <w:rsid w:val="00AF650F"/>
    <w:rsid w:val="00B00812"/>
    <w:rsid w:val="00B00969"/>
    <w:rsid w:val="00B00B6D"/>
    <w:rsid w:val="00B00EBB"/>
    <w:rsid w:val="00B01CBC"/>
    <w:rsid w:val="00B01D48"/>
    <w:rsid w:val="00B02747"/>
    <w:rsid w:val="00B0286F"/>
    <w:rsid w:val="00B02F41"/>
    <w:rsid w:val="00B02F9D"/>
    <w:rsid w:val="00B03201"/>
    <w:rsid w:val="00B03A18"/>
    <w:rsid w:val="00B04A38"/>
    <w:rsid w:val="00B04DD4"/>
    <w:rsid w:val="00B050AC"/>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5B7"/>
    <w:rsid w:val="00B20922"/>
    <w:rsid w:val="00B20D40"/>
    <w:rsid w:val="00B20E4B"/>
    <w:rsid w:val="00B21F7C"/>
    <w:rsid w:val="00B22780"/>
    <w:rsid w:val="00B227EB"/>
    <w:rsid w:val="00B22C90"/>
    <w:rsid w:val="00B22CDC"/>
    <w:rsid w:val="00B240CE"/>
    <w:rsid w:val="00B249B2"/>
    <w:rsid w:val="00B24BDD"/>
    <w:rsid w:val="00B24CE3"/>
    <w:rsid w:val="00B257E4"/>
    <w:rsid w:val="00B25821"/>
    <w:rsid w:val="00B25C41"/>
    <w:rsid w:val="00B27AB8"/>
    <w:rsid w:val="00B304D7"/>
    <w:rsid w:val="00B30A9E"/>
    <w:rsid w:val="00B31296"/>
    <w:rsid w:val="00B322C5"/>
    <w:rsid w:val="00B323B6"/>
    <w:rsid w:val="00B324F0"/>
    <w:rsid w:val="00B327BD"/>
    <w:rsid w:val="00B32CE6"/>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475BD"/>
    <w:rsid w:val="00B47925"/>
    <w:rsid w:val="00B503B2"/>
    <w:rsid w:val="00B505A3"/>
    <w:rsid w:val="00B50AD7"/>
    <w:rsid w:val="00B51B86"/>
    <w:rsid w:val="00B51FE0"/>
    <w:rsid w:val="00B52E7B"/>
    <w:rsid w:val="00B53641"/>
    <w:rsid w:val="00B53977"/>
    <w:rsid w:val="00B539C1"/>
    <w:rsid w:val="00B54B88"/>
    <w:rsid w:val="00B555E5"/>
    <w:rsid w:val="00B55810"/>
    <w:rsid w:val="00B575BF"/>
    <w:rsid w:val="00B575ED"/>
    <w:rsid w:val="00B6004C"/>
    <w:rsid w:val="00B61E38"/>
    <w:rsid w:val="00B62128"/>
    <w:rsid w:val="00B63024"/>
    <w:rsid w:val="00B632B5"/>
    <w:rsid w:val="00B633D5"/>
    <w:rsid w:val="00B638F0"/>
    <w:rsid w:val="00B64372"/>
    <w:rsid w:val="00B6470D"/>
    <w:rsid w:val="00B647B9"/>
    <w:rsid w:val="00B66198"/>
    <w:rsid w:val="00B6636D"/>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743"/>
    <w:rsid w:val="00B76803"/>
    <w:rsid w:val="00B76C1E"/>
    <w:rsid w:val="00B76E71"/>
    <w:rsid w:val="00B76FF5"/>
    <w:rsid w:val="00B77030"/>
    <w:rsid w:val="00B77AA4"/>
    <w:rsid w:val="00B77B46"/>
    <w:rsid w:val="00B8013B"/>
    <w:rsid w:val="00B825E4"/>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5C7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708"/>
    <w:rsid w:val="00BA4D27"/>
    <w:rsid w:val="00BA4FA5"/>
    <w:rsid w:val="00BA572D"/>
    <w:rsid w:val="00BA5EDD"/>
    <w:rsid w:val="00BA6401"/>
    <w:rsid w:val="00BA7B28"/>
    <w:rsid w:val="00BA7C0A"/>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022"/>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67D"/>
    <w:rsid w:val="00BF2DF7"/>
    <w:rsid w:val="00BF367C"/>
    <w:rsid w:val="00BF39B7"/>
    <w:rsid w:val="00BF3B2E"/>
    <w:rsid w:val="00BF410C"/>
    <w:rsid w:val="00BF69F0"/>
    <w:rsid w:val="00BF6DAB"/>
    <w:rsid w:val="00BF70BE"/>
    <w:rsid w:val="00C00611"/>
    <w:rsid w:val="00C012B3"/>
    <w:rsid w:val="00C01426"/>
    <w:rsid w:val="00C01DD3"/>
    <w:rsid w:val="00C0297A"/>
    <w:rsid w:val="00C03989"/>
    <w:rsid w:val="00C03E1B"/>
    <w:rsid w:val="00C102C9"/>
    <w:rsid w:val="00C10785"/>
    <w:rsid w:val="00C10F9E"/>
    <w:rsid w:val="00C10F9F"/>
    <w:rsid w:val="00C12367"/>
    <w:rsid w:val="00C12375"/>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A6A"/>
    <w:rsid w:val="00C30CE2"/>
    <w:rsid w:val="00C31188"/>
    <w:rsid w:val="00C3118C"/>
    <w:rsid w:val="00C31571"/>
    <w:rsid w:val="00C326DD"/>
    <w:rsid w:val="00C32A52"/>
    <w:rsid w:val="00C32E22"/>
    <w:rsid w:val="00C33467"/>
    <w:rsid w:val="00C34202"/>
    <w:rsid w:val="00C347B6"/>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30E"/>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18D1"/>
    <w:rsid w:val="00C62300"/>
    <w:rsid w:val="00C62E20"/>
    <w:rsid w:val="00C630B3"/>
    <w:rsid w:val="00C63900"/>
    <w:rsid w:val="00C64078"/>
    <w:rsid w:val="00C646B7"/>
    <w:rsid w:val="00C6478F"/>
    <w:rsid w:val="00C64B51"/>
    <w:rsid w:val="00C64C09"/>
    <w:rsid w:val="00C652B8"/>
    <w:rsid w:val="00C65435"/>
    <w:rsid w:val="00C6545E"/>
    <w:rsid w:val="00C65A6D"/>
    <w:rsid w:val="00C65E5D"/>
    <w:rsid w:val="00C66544"/>
    <w:rsid w:val="00C672A0"/>
    <w:rsid w:val="00C674BC"/>
    <w:rsid w:val="00C6770F"/>
    <w:rsid w:val="00C70594"/>
    <w:rsid w:val="00C7150E"/>
    <w:rsid w:val="00C71AB6"/>
    <w:rsid w:val="00C72460"/>
    <w:rsid w:val="00C727FF"/>
    <w:rsid w:val="00C72C48"/>
    <w:rsid w:val="00C73037"/>
    <w:rsid w:val="00C73441"/>
    <w:rsid w:val="00C7357E"/>
    <w:rsid w:val="00C73844"/>
    <w:rsid w:val="00C74867"/>
    <w:rsid w:val="00C74E16"/>
    <w:rsid w:val="00C7553F"/>
    <w:rsid w:val="00C75812"/>
    <w:rsid w:val="00C760FA"/>
    <w:rsid w:val="00C76292"/>
    <w:rsid w:val="00C76451"/>
    <w:rsid w:val="00C7698A"/>
    <w:rsid w:val="00C769C8"/>
    <w:rsid w:val="00C76EC5"/>
    <w:rsid w:val="00C77113"/>
    <w:rsid w:val="00C77235"/>
    <w:rsid w:val="00C77A2D"/>
    <w:rsid w:val="00C77CCE"/>
    <w:rsid w:val="00C77E6B"/>
    <w:rsid w:val="00C8068C"/>
    <w:rsid w:val="00C82522"/>
    <w:rsid w:val="00C833FA"/>
    <w:rsid w:val="00C8384B"/>
    <w:rsid w:val="00C84C9A"/>
    <w:rsid w:val="00C855DA"/>
    <w:rsid w:val="00C8687C"/>
    <w:rsid w:val="00C86AF0"/>
    <w:rsid w:val="00C871C5"/>
    <w:rsid w:val="00C871F3"/>
    <w:rsid w:val="00C87394"/>
    <w:rsid w:val="00C901FA"/>
    <w:rsid w:val="00C917BA"/>
    <w:rsid w:val="00C91D45"/>
    <w:rsid w:val="00C92007"/>
    <w:rsid w:val="00C92709"/>
    <w:rsid w:val="00C929E5"/>
    <w:rsid w:val="00C932DF"/>
    <w:rsid w:val="00C93CBC"/>
    <w:rsid w:val="00C94DC6"/>
    <w:rsid w:val="00C95192"/>
    <w:rsid w:val="00C95439"/>
    <w:rsid w:val="00C95449"/>
    <w:rsid w:val="00C95457"/>
    <w:rsid w:val="00C9560A"/>
    <w:rsid w:val="00C95C88"/>
    <w:rsid w:val="00C9644C"/>
    <w:rsid w:val="00C965D0"/>
    <w:rsid w:val="00C96811"/>
    <w:rsid w:val="00C96B14"/>
    <w:rsid w:val="00C96DCD"/>
    <w:rsid w:val="00C97089"/>
    <w:rsid w:val="00C972D9"/>
    <w:rsid w:val="00C977AD"/>
    <w:rsid w:val="00C97869"/>
    <w:rsid w:val="00C97E76"/>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6D64"/>
    <w:rsid w:val="00CA7ED0"/>
    <w:rsid w:val="00CB0289"/>
    <w:rsid w:val="00CB1769"/>
    <w:rsid w:val="00CB19AB"/>
    <w:rsid w:val="00CB1BB2"/>
    <w:rsid w:val="00CB1E14"/>
    <w:rsid w:val="00CB2A3A"/>
    <w:rsid w:val="00CB2AF9"/>
    <w:rsid w:val="00CB2CE2"/>
    <w:rsid w:val="00CB2F50"/>
    <w:rsid w:val="00CB3339"/>
    <w:rsid w:val="00CB60B7"/>
    <w:rsid w:val="00CC004D"/>
    <w:rsid w:val="00CC0514"/>
    <w:rsid w:val="00CC08B2"/>
    <w:rsid w:val="00CC0E07"/>
    <w:rsid w:val="00CC204B"/>
    <w:rsid w:val="00CC2205"/>
    <w:rsid w:val="00CC2AC0"/>
    <w:rsid w:val="00CC2D8A"/>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4D8A"/>
    <w:rsid w:val="00CD53AB"/>
    <w:rsid w:val="00CD5ADF"/>
    <w:rsid w:val="00CD5F9D"/>
    <w:rsid w:val="00CD64F7"/>
    <w:rsid w:val="00CD6581"/>
    <w:rsid w:val="00CD6706"/>
    <w:rsid w:val="00CD6716"/>
    <w:rsid w:val="00CD7550"/>
    <w:rsid w:val="00CD76ED"/>
    <w:rsid w:val="00CD78E0"/>
    <w:rsid w:val="00CD7B5C"/>
    <w:rsid w:val="00CE02B9"/>
    <w:rsid w:val="00CE0559"/>
    <w:rsid w:val="00CE0854"/>
    <w:rsid w:val="00CE0900"/>
    <w:rsid w:val="00CE12B8"/>
    <w:rsid w:val="00CE1499"/>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2F8B"/>
    <w:rsid w:val="00CF3701"/>
    <w:rsid w:val="00CF3888"/>
    <w:rsid w:val="00CF388B"/>
    <w:rsid w:val="00CF3E8E"/>
    <w:rsid w:val="00CF498B"/>
    <w:rsid w:val="00CF5698"/>
    <w:rsid w:val="00CF5CA6"/>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10B"/>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2D"/>
    <w:rsid w:val="00D2605A"/>
    <w:rsid w:val="00D262DD"/>
    <w:rsid w:val="00D265FB"/>
    <w:rsid w:val="00D26E30"/>
    <w:rsid w:val="00D2704B"/>
    <w:rsid w:val="00D27140"/>
    <w:rsid w:val="00D27537"/>
    <w:rsid w:val="00D30FBA"/>
    <w:rsid w:val="00D31C23"/>
    <w:rsid w:val="00D323D4"/>
    <w:rsid w:val="00D32DCF"/>
    <w:rsid w:val="00D33399"/>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0C71"/>
    <w:rsid w:val="00D40DA5"/>
    <w:rsid w:val="00D41013"/>
    <w:rsid w:val="00D41B29"/>
    <w:rsid w:val="00D42C5F"/>
    <w:rsid w:val="00D430FB"/>
    <w:rsid w:val="00D43291"/>
    <w:rsid w:val="00D43962"/>
    <w:rsid w:val="00D43CB3"/>
    <w:rsid w:val="00D43CE4"/>
    <w:rsid w:val="00D450E8"/>
    <w:rsid w:val="00D46602"/>
    <w:rsid w:val="00D4677A"/>
    <w:rsid w:val="00D46D0E"/>
    <w:rsid w:val="00D47634"/>
    <w:rsid w:val="00D47B14"/>
    <w:rsid w:val="00D50A5F"/>
    <w:rsid w:val="00D50F35"/>
    <w:rsid w:val="00D510B9"/>
    <w:rsid w:val="00D5144D"/>
    <w:rsid w:val="00D5228C"/>
    <w:rsid w:val="00D5243D"/>
    <w:rsid w:val="00D529CF"/>
    <w:rsid w:val="00D533B2"/>
    <w:rsid w:val="00D537FD"/>
    <w:rsid w:val="00D545C4"/>
    <w:rsid w:val="00D547DF"/>
    <w:rsid w:val="00D54AD2"/>
    <w:rsid w:val="00D54CE4"/>
    <w:rsid w:val="00D559B8"/>
    <w:rsid w:val="00D55D88"/>
    <w:rsid w:val="00D565F3"/>
    <w:rsid w:val="00D5663E"/>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995"/>
    <w:rsid w:val="00D67DF6"/>
    <w:rsid w:val="00D71878"/>
    <w:rsid w:val="00D71C78"/>
    <w:rsid w:val="00D72173"/>
    <w:rsid w:val="00D7371A"/>
    <w:rsid w:val="00D7391B"/>
    <w:rsid w:val="00D741A0"/>
    <w:rsid w:val="00D75CF3"/>
    <w:rsid w:val="00D76393"/>
    <w:rsid w:val="00D76BF0"/>
    <w:rsid w:val="00D76F2F"/>
    <w:rsid w:val="00D77041"/>
    <w:rsid w:val="00D7742D"/>
    <w:rsid w:val="00D80011"/>
    <w:rsid w:val="00D805E9"/>
    <w:rsid w:val="00D809ED"/>
    <w:rsid w:val="00D81151"/>
    <w:rsid w:val="00D8219E"/>
    <w:rsid w:val="00D8248A"/>
    <w:rsid w:val="00D826D2"/>
    <w:rsid w:val="00D844D0"/>
    <w:rsid w:val="00D85BFD"/>
    <w:rsid w:val="00D86048"/>
    <w:rsid w:val="00D867BE"/>
    <w:rsid w:val="00D902EE"/>
    <w:rsid w:val="00D910F1"/>
    <w:rsid w:val="00D912EF"/>
    <w:rsid w:val="00D91FFB"/>
    <w:rsid w:val="00D92797"/>
    <w:rsid w:val="00D9282E"/>
    <w:rsid w:val="00D929CF"/>
    <w:rsid w:val="00D92D2C"/>
    <w:rsid w:val="00D92D60"/>
    <w:rsid w:val="00D92DA8"/>
    <w:rsid w:val="00D9306C"/>
    <w:rsid w:val="00D93965"/>
    <w:rsid w:val="00D95ABA"/>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1CD2"/>
    <w:rsid w:val="00DB20CF"/>
    <w:rsid w:val="00DB28BE"/>
    <w:rsid w:val="00DB2FD1"/>
    <w:rsid w:val="00DB4616"/>
    <w:rsid w:val="00DB5DAC"/>
    <w:rsid w:val="00DB607E"/>
    <w:rsid w:val="00DB639E"/>
    <w:rsid w:val="00DB7155"/>
    <w:rsid w:val="00DB727B"/>
    <w:rsid w:val="00DC049D"/>
    <w:rsid w:val="00DC0858"/>
    <w:rsid w:val="00DC1237"/>
    <w:rsid w:val="00DC225C"/>
    <w:rsid w:val="00DC25F4"/>
    <w:rsid w:val="00DC2720"/>
    <w:rsid w:val="00DC2ED5"/>
    <w:rsid w:val="00DC3C65"/>
    <w:rsid w:val="00DC3F24"/>
    <w:rsid w:val="00DC42BC"/>
    <w:rsid w:val="00DC4FD6"/>
    <w:rsid w:val="00DC51F5"/>
    <w:rsid w:val="00DC5C8A"/>
    <w:rsid w:val="00DC63BD"/>
    <w:rsid w:val="00DC6FD4"/>
    <w:rsid w:val="00DC7703"/>
    <w:rsid w:val="00DC7890"/>
    <w:rsid w:val="00DD01B0"/>
    <w:rsid w:val="00DD10A3"/>
    <w:rsid w:val="00DD1DC2"/>
    <w:rsid w:val="00DD1E62"/>
    <w:rsid w:val="00DD2140"/>
    <w:rsid w:val="00DD2599"/>
    <w:rsid w:val="00DD32F5"/>
    <w:rsid w:val="00DD390C"/>
    <w:rsid w:val="00DD3CEC"/>
    <w:rsid w:val="00DD3F03"/>
    <w:rsid w:val="00DD4201"/>
    <w:rsid w:val="00DD44B1"/>
    <w:rsid w:val="00DD4774"/>
    <w:rsid w:val="00DD4A00"/>
    <w:rsid w:val="00DD531E"/>
    <w:rsid w:val="00DD65EB"/>
    <w:rsid w:val="00DD66CB"/>
    <w:rsid w:val="00DD7F84"/>
    <w:rsid w:val="00DE0F70"/>
    <w:rsid w:val="00DE1022"/>
    <w:rsid w:val="00DE237E"/>
    <w:rsid w:val="00DE2390"/>
    <w:rsid w:val="00DE3CF0"/>
    <w:rsid w:val="00DE416B"/>
    <w:rsid w:val="00DE4C9C"/>
    <w:rsid w:val="00DE5A5D"/>
    <w:rsid w:val="00DE61F1"/>
    <w:rsid w:val="00DE7655"/>
    <w:rsid w:val="00DF0A5C"/>
    <w:rsid w:val="00DF1426"/>
    <w:rsid w:val="00DF15E6"/>
    <w:rsid w:val="00DF1747"/>
    <w:rsid w:val="00DF327C"/>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1129"/>
    <w:rsid w:val="00E1202E"/>
    <w:rsid w:val="00E1277C"/>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543"/>
    <w:rsid w:val="00E37719"/>
    <w:rsid w:val="00E37AAA"/>
    <w:rsid w:val="00E37C16"/>
    <w:rsid w:val="00E41940"/>
    <w:rsid w:val="00E42196"/>
    <w:rsid w:val="00E42C81"/>
    <w:rsid w:val="00E42F87"/>
    <w:rsid w:val="00E434F2"/>
    <w:rsid w:val="00E4414F"/>
    <w:rsid w:val="00E44D3D"/>
    <w:rsid w:val="00E44E99"/>
    <w:rsid w:val="00E457B7"/>
    <w:rsid w:val="00E457E1"/>
    <w:rsid w:val="00E461E9"/>
    <w:rsid w:val="00E4731D"/>
    <w:rsid w:val="00E473BB"/>
    <w:rsid w:val="00E47B57"/>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489"/>
    <w:rsid w:val="00E626E2"/>
    <w:rsid w:val="00E62F38"/>
    <w:rsid w:val="00E63081"/>
    <w:rsid w:val="00E63B33"/>
    <w:rsid w:val="00E63B75"/>
    <w:rsid w:val="00E63F02"/>
    <w:rsid w:val="00E63F25"/>
    <w:rsid w:val="00E6414B"/>
    <w:rsid w:val="00E64558"/>
    <w:rsid w:val="00E64816"/>
    <w:rsid w:val="00E64AC1"/>
    <w:rsid w:val="00E657D1"/>
    <w:rsid w:val="00E661D9"/>
    <w:rsid w:val="00E67046"/>
    <w:rsid w:val="00E67314"/>
    <w:rsid w:val="00E674E0"/>
    <w:rsid w:val="00E67507"/>
    <w:rsid w:val="00E67A0F"/>
    <w:rsid w:val="00E70344"/>
    <w:rsid w:val="00E709F3"/>
    <w:rsid w:val="00E70FD4"/>
    <w:rsid w:val="00E714B9"/>
    <w:rsid w:val="00E715E4"/>
    <w:rsid w:val="00E71C58"/>
    <w:rsid w:val="00E723CF"/>
    <w:rsid w:val="00E733BB"/>
    <w:rsid w:val="00E73F64"/>
    <w:rsid w:val="00E74BC9"/>
    <w:rsid w:val="00E74D7A"/>
    <w:rsid w:val="00E7595B"/>
    <w:rsid w:val="00E76A5C"/>
    <w:rsid w:val="00E77221"/>
    <w:rsid w:val="00E77359"/>
    <w:rsid w:val="00E77991"/>
    <w:rsid w:val="00E779FD"/>
    <w:rsid w:val="00E77CC9"/>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2C30"/>
    <w:rsid w:val="00E93DE9"/>
    <w:rsid w:val="00E9447E"/>
    <w:rsid w:val="00E9606E"/>
    <w:rsid w:val="00E96561"/>
    <w:rsid w:val="00E97414"/>
    <w:rsid w:val="00E97591"/>
    <w:rsid w:val="00E9775E"/>
    <w:rsid w:val="00E97E6E"/>
    <w:rsid w:val="00EA0F57"/>
    <w:rsid w:val="00EA1500"/>
    <w:rsid w:val="00EA1538"/>
    <w:rsid w:val="00EA22FA"/>
    <w:rsid w:val="00EA2794"/>
    <w:rsid w:val="00EA2F69"/>
    <w:rsid w:val="00EA3BF6"/>
    <w:rsid w:val="00EA3DB9"/>
    <w:rsid w:val="00EA43F3"/>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347"/>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AFF"/>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74"/>
    <w:rsid w:val="00EF16A2"/>
    <w:rsid w:val="00EF2F99"/>
    <w:rsid w:val="00EF3119"/>
    <w:rsid w:val="00EF3ACA"/>
    <w:rsid w:val="00EF3E47"/>
    <w:rsid w:val="00EF4BF9"/>
    <w:rsid w:val="00EF4F50"/>
    <w:rsid w:val="00EF6908"/>
    <w:rsid w:val="00EF712E"/>
    <w:rsid w:val="00EF7457"/>
    <w:rsid w:val="00EF7599"/>
    <w:rsid w:val="00F0078E"/>
    <w:rsid w:val="00F00894"/>
    <w:rsid w:val="00F0196E"/>
    <w:rsid w:val="00F0236B"/>
    <w:rsid w:val="00F02382"/>
    <w:rsid w:val="00F02F2D"/>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36F"/>
    <w:rsid w:val="00F2547B"/>
    <w:rsid w:val="00F25A28"/>
    <w:rsid w:val="00F263C5"/>
    <w:rsid w:val="00F2680F"/>
    <w:rsid w:val="00F27251"/>
    <w:rsid w:val="00F2787D"/>
    <w:rsid w:val="00F3010F"/>
    <w:rsid w:val="00F311CC"/>
    <w:rsid w:val="00F31987"/>
    <w:rsid w:val="00F31A68"/>
    <w:rsid w:val="00F34606"/>
    <w:rsid w:val="00F34D73"/>
    <w:rsid w:val="00F35186"/>
    <w:rsid w:val="00F353D2"/>
    <w:rsid w:val="00F35A54"/>
    <w:rsid w:val="00F35C13"/>
    <w:rsid w:val="00F36ECF"/>
    <w:rsid w:val="00F37E97"/>
    <w:rsid w:val="00F40A47"/>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5B0"/>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C1C"/>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56CB"/>
    <w:rsid w:val="00F8657B"/>
    <w:rsid w:val="00F87250"/>
    <w:rsid w:val="00F876B4"/>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A60FE"/>
    <w:rsid w:val="00FA6EF9"/>
    <w:rsid w:val="00FA7C65"/>
    <w:rsid w:val="00FB00F9"/>
    <w:rsid w:val="00FB00FD"/>
    <w:rsid w:val="00FB085C"/>
    <w:rsid w:val="00FB0988"/>
    <w:rsid w:val="00FB1BB3"/>
    <w:rsid w:val="00FB2309"/>
    <w:rsid w:val="00FB3EB4"/>
    <w:rsid w:val="00FB3F77"/>
    <w:rsid w:val="00FB5B43"/>
    <w:rsid w:val="00FB5D97"/>
    <w:rsid w:val="00FB610A"/>
    <w:rsid w:val="00FB6535"/>
    <w:rsid w:val="00FB6E3E"/>
    <w:rsid w:val="00FB6EF5"/>
    <w:rsid w:val="00FB7137"/>
    <w:rsid w:val="00FB7E11"/>
    <w:rsid w:val="00FC025E"/>
    <w:rsid w:val="00FC1164"/>
    <w:rsid w:val="00FC172C"/>
    <w:rsid w:val="00FC1852"/>
    <w:rsid w:val="00FC2384"/>
    <w:rsid w:val="00FC2B6C"/>
    <w:rsid w:val="00FC395F"/>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0B2"/>
    <w:rsid w:val="00FD2A7D"/>
    <w:rsid w:val="00FD3047"/>
    <w:rsid w:val="00FD3599"/>
    <w:rsid w:val="00FD394E"/>
    <w:rsid w:val="00FD4278"/>
    <w:rsid w:val="00FD4D07"/>
    <w:rsid w:val="00FD4FCA"/>
    <w:rsid w:val="00FD5223"/>
    <w:rsid w:val="00FD630C"/>
    <w:rsid w:val="00FD6559"/>
    <w:rsid w:val="00FE0292"/>
    <w:rsid w:val="00FE04EF"/>
    <w:rsid w:val="00FE0890"/>
    <w:rsid w:val="00FE156C"/>
    <w:rsid w:val="00FE2DCB"/>
    <w:rsid w:val="00FE2E84"/>
    <w:rsid w:val="00FE2F4C"/>
    <w:rsid w:val="00FE3E1C"/>
    <w:rsid w:val="00FE4605"/>
    <w:rsid w:val="00FE4D44"/>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ind w:left="17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5650AF"/>
    <w:pPr>
      <w:numPr>
        <w:ilvl w:val="1"/>
      </w:numPr>
      <w:outlineLvl w:val="1"/>
    </w:pPr>
    <w:rPr>
      <w:rFonts w:eastAsia="Times New Roman"/>
      <w:b w:val="0"/>
      <w:caps w:val="0"/>
      <w:szCs w:val="26"/>
      <w:lang w:eastAsia="pt-BR"/>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5650AF"/>
    <w:rPr>
      <w:rFonts w:ascii="Arial" w:eastAsia="Times New Roman" w:hAnsi="Arial" w:cstheme="majorBidi"/>
      <w:sz w:val="24"/>
      <w:szCs w:val="26"/>
      <w:lang w:eastAsia="pt-BR"/>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7</TotalTime>
  <Pages>44</Pages>
  <Words>16359</Words>
  <Characters>88341</Characters>
  <Application>Microsoft Office Word</Application>
  <DocSecurity>0</DocSecurity>
  <Lines>736</Lines>
  <Paragraphs>20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587</cp:revision>
  <cp:lastPrinted>2025-03-14T10:53:00Z</cp:lastPrinted>
  <dcterms:created xsi:type="dcterms:W3CDTF">2025-03-05T17:45:00Z</dcterms:created>
  <dcterms:modified xsi:type="dcterms:W3CDTF">2025-03-1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QpJ7cKC"/&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